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771BE9" w14:textId="14431C20" w:rsidR="00687965" w:rsidRDefault="001F1C16" w:rsidP="004D66AC">
      <w:pPr>
        <w:jc w:val="center"/>
      </w:pPr>
      <w:r>
        <w:t xml:space="preserve">Cascading detection model for SAHS </w:t>
      </w:r>
      <w:r w:rsidR="001C4D2A">
        <w:t>events</w:t>
      </w:r>
      <w:r>
        <w:t xml:space="preserve"> based on </w:t>
      </w:r>
      <w:proofErr w:type="spellStart"/>
      <w:r>
        <w:t>or</w:t>
      </w:r>
      <w:r w:rsidR="00FE241A">
        <w:t>a</w:t>
      </w:r>
      <w:proofErr w:type="spellEnd"/>
      <w:r>
        <w:t>-nasal flow and arterial blood oxygen saturation</w:t>
      </w:r>
    </w:p>
    <w:p w14:paraId="0A9A722A" w14:textId="319C4A7A" w:rsidR="00993676" w:rsidRDefault="00954002" w:rsidP="00993676">
      <w:pPr>
        <w:jc w:val="left"/>
        <w:rPr>
          <w:b/>
        </w:rPr>
      </w:pPr>
      <w:r>
        <w:rPr>
          <w:b/>
        </w:rPr>
        <w:t>Abstract</w:t>
      </w:r>
    </w:p>
    <w:p w14:paraId="75A90815" w14:textId="77777777" w:rsidR="00597550" w:rsidRDefault="00597550" w:rsidP="00993676">
      <w:pPr>
        <w:jc w:val="left"/>
      </w:pPr>
      <w:r w:rsidRPr="00597550">
        <w:rPr>
          <w:rFonts w:hint="eastAsia"/>
          <w:i/>
        </w:rPr>
        <w:t>Back</w:t>
      </w:r>
      <w:r w:rsidRPr="00597550">
        <w:rPr>
          <w:i/>
        </w:rPr>
        <w:t>ground</w:t>
      </w:r>
    </w:p>
    <w:p w14:paraId="7B3889E9" w14:textId="77777777" w:rsidR="00597550" w:rsidRDefault="00FC2B20" w:rsidP="00993676">
      <w:pPr>
        <w:jc w:val="left"/>
      </w:pPr>
      <w:r>
        <w:t xml:space="preserve">Sleep apnea and hypopnea syndrome (SAHS) seriously affects people’s sleep quality and may </w:t>
      </w:r>
      <w:r w:rsidR="00FF3761">
        <w:rPr>
          <w:rFonts w:hint="eastAsia"/>
        </w:rPr>
        <w:t>lead</w:t>
      </w:r>
      <w:r w:rsidR="00FF3761">
        <w:t xml:space="preserve"> to </w:t>
      </w:r>
      <w:r>
        <w:t xml:space="preserve">a series of cardiovascular diseases. In recent years, many </w:t>
      </w:r>
      <w:r w:rsidR="008E14E9">
        <w:t>researches</w:t>
      </w:r>
      <w:r>
        <w:t xml:space="preserve"> have </w:t>
      </w:r>
      <w:r w:rsidR="008E14E9">
        <w:t xml:space="preserve">been </w:t>
      </w:r>
      <w:r>
        <w:t xml:space="preserve">made </w:t>
      </w:r>
      <w:r w:rsidR="008E14E9">
        <w:t xml:space="preserve">for the detection of SAHS </w:t>
      </w:r>
      <w:r>
        <w:t xml:space="preserve">using various physiological signals and algorithms. However, there are still some limitations such as low detection time resolution. </w:t>
      </w:r>
    </w:p>
    <w:p w14:paraId="22B9A785" w14:textId="77777777" w:rsidR="00597550" w:rsidRPr="00597550" w:rsidRDefault="00597550" w:rsidP="00993676">
      <w:pPr>
        <w:jc w:val="left"/>
        <w:rPr>
          <w:i/>
        </w:rPr>
      </w:pPr>
      <w:r w:rsidRPr="00597550">
        <w:rPr>
          <w:i/>
        </w:rPr>
        <w:t>Method</w:t>
      </w:r>
    </w:p>
    <w:p w14:paraId="53AB45D5" w14:textId="77777777" w:rsidR="00597550" w:rsidRDefault="00597550" w:rsidP="00993676">
      <w:pPr>
        <w:jc w:val="left"/>
      </w:pPr>
      <w:r>
        <w:t>W</w:t>
      </w:r>
      <w:r w:rsidR="00907A89" w:rsidRPr="00FE241A">
        <w:t>e propose</w:t>
      </w:r>
      <w:r w:rsidR="00FE241A" w:rsidRPr="00FE241A">
        <w:t>d</w:t>
      </w:r>
      <w:r w:rsidR="00907A89" w:rsidRPr="00FE241A">
        <w:t xml:space="preserve"> a </w:t>
      </w:r>
      <w:r w:rsidR="00FE241A" w:rsidRPr="00FE241A">
        <w:t xml:space="preserve">cascading detection model for precise detection of SAHS events based on morphological features extracted from </w:t>
      </w:r>
      <w:proofErr w:type="spellStart"/>
      <w:r w:rsidR="00FE241A" w:rsidRPr="00FE241A">
        <w:t>ora</w:t>
      </w:r>
      <w:proofErr w:type="spellEnd"/>
      <w:r w:rsidR="00FE241A" w:rsidRPr="00FE241A">
        <w:t>-nasal flow (NF) and arterial blood oxygen saturation (SpO</w:t>
      </w:r>
      <w:r w:rsidR="00FE241A" w:rsidRPr="00FE241A">
        <w:rPr>
          <w:vertAlign w:val="subscript"/>
        </w:rPr>
        <w:t>2</w:t>
      </w:r>
      <w:r w:rsidR="00FE241A" w:rsidRPr="00FE241A">
        <w:t xml:space="preserve">). </w:t>
      </w:r>
    </w:p>
    <w:p w14:paraId="2FE23F77" w14:textId="77777777" w:rsidR="00597550" w:rsidRPr="00597550" w:rsidRDefault="00597550" w:rsidP="00993676">
      <w:pPr>
        <w:jc w:val="left"/>
        <w:rPr>
          <w:i/>
        </w:rPr>
      </w:pPr>
      <w:r w:rsidRPr="00597550">
        <w:rPr>
          <w:i/>
        </w:rPr>
        <w:t>Results</w:t>
      </w:r>
    </w:p>
    <w:p w14:paraId="1824A354" w14:textId="2CFACD95" w:rsidR="00FD6C3F" w:rsidRDefault="00FB1C9C" w:rsidP="00993676">
      <w:pPr>
        <w:jc w:val="left"/>
      </w:pPr>
      <w:r>
        <w:t xml:space="preserve">For the more than 280,000 ten-second segments in the database, the </w:t>
      </w:r>
      <w:r w:rsidRPr="00FE241A">
        <w:t>cascading detection model</w:t>
      </w:r>
      <w:r w:rsidRPr="00FB1C9C">
        <w:t xml:space="preserve"> </w:t>
      </w:r>
      <w:r>
        <w:t>reached an accuracy of 89.0%. As for more than 1800 SAHS</w:t>
      </w:r>
      <w:r>
        <w:rPr>
          <w:rFonts w:hint="eastAsia"/>
        </w:rPr>
        <w:t xml:space="preserve"> </w:t>
      </w:r>
      <w:r>
        <w:t xml:space="preserve">events, </w:t>
      </w:r>
      <w:r w:rsidR="00FE241A">
        <w:t xml:space="preserve">it </w:t>
      </w:r>
      <w:r>
        <w:t xml:space="preserve">achieved </w:t>
      </w:r>
      <w:r w:rsidR="00005389">
        <w:t>a sensitivity of 82.8%, while the Pearson’s correlation coefficient between estimated apnea-hypopnea index (AHI) and reference AHI was 0.98. Besides, for the diagnosis of SAHS severity, the proposed method exhibited performance results with a Cohen’s Kappa coefficient of 0.83</w:t>
      </w:r>
      <w:r w:rsidR="00FD6C3F">
        <w:t>.</w:t>
      </w:r>
      <w:r w:rsidR="00005389">
        <w:t xml:space="preserve"> </w:t>
      </w:r>
    </w:p>
    <w:p w14:paraId="71F3A9AC" w14:textId="77777777" w:rsidR="00FD6C3F" w:rsidRDefault="00FD6C3F" w:rsidP="00993676">
      <w:pPr>
        <w:jc w:val="left"/>
        <w:rPr>
          <w:i/>
        </w:rPr>
      </w:pPr>
      <w:r w:rsidRPr="00FD6C3F">
        <w:rPr>
          <w:rFonts w:hint="eastAsia"/>
          <w:i/>
        </w:rPr>
        <w:t>Conclusions</w:t>
      </w:r>
    </w:p>
    <w:p w14:paraId="74775F64" w14:textId="7A44EBC6" w:rsidR="00FB1C9C" w:rsidRDefault="00FD6C3F" w:rsidP="00993676">
      <w:pPr>
        <w:jc w:val="left"/>
      </w:pPr>
      <w:r>
        <w:t xml:space="preserve">The cascading detection model is able to predict SAHS events and provide an estimation of AHI </w:t>
      </w:r>
      <w:r w:rsidR="00005389">
        <w:t xml:space="preserve">which indicates </w:t>
      </w:r>
      <w:r>
        <w:t xml:space="preserve">that </w:t>
      </w:r>
      <w:r w:rsidR="00005389">
        <w:t xml:space="preserve">it </w:t>
      </w:r>
      <w:r>
        <w:t xml:space="preserve">can be used for diagnosis of SAHS before PSG. </w:t>
      </w:r>
    </w:p>
    <w:p w14:paraId="41160DFB" w14:textId="06232430" w:rsidR="001C4D2A" w:rsidRDefault="001C4D2A" w:rsidP="00993676">
      <w:pPr>
        <w:jc w:val="left"/>
      </w:pPr>
    </w:p>
    <w:p w14:paraId="0D2FFC4A" w14:textId="6386C053" w:rsidR="001C4D2A" w:rsidRPr="001C4D2A" w:rsidRDefault="001C4D2A" w:rsidP="00993676">
      <w:pPr>
        <w:jc w:val="left"/>
        <w:rPr>
          <w:b/>
        </w:rPr>
      </w:pPr>
      <w:r w:rsidRPr="001C4D2A">
        <w:rPr>
          <w:rFonts w:hint="eastAsia"/>
          <w:b/>
        </w:rPr>
        <w:t>K</w:t>
      </w:r>
      <w:r w:rsidRPr="001C4D2A">
        <w:rPr>
          <w:b/>
        </w:rPr>
        <w:t>eywords</w:t>
      </w:r>
    </w:p>
    <w:p w14:paraId="438D2617" w14:textId="2DCD1104" w:rsidR="001C4D2A" w:rsidRDefault="001C4D2A" w:rsidP="00993676">
      <w:pPr>
        <w:jc w:val="left"/>
        <w:rPr>
          <w:rFonts w:hint="eastAsia"/>
        </w:rPr>
      </w:pPr>
      <w:r>
        <w:rPr>
          <w:rFonts w:hint="eastAsia"/>
        </w:rPr>
        <w:t>S</w:t>
      </w:r>
      <w:r>
        <w:t>leep apnea and hypopnea syndrome, Apnea-hypopnea index, Polysomnography, Cascading detection model</w:t>
      </w:r>
    </w:p>
    <w:p w14:paraId="2255DC80" w14:textId="77777777" w:rsidR="005F2A62" w:rsidRPr="001C4D2A" w:rsidRDefault="005F2A62" w:rsidP="00993676">
      <w:pPr>
        <w:jc w:val="left"/>
      </w:pPr>
    </w:p>
    <w:p w14:paraId="109DC7BC" w14:textId="7E0D3A87" w:rsidR="00310DE6" w:rsidRDefault="00954002">
      <w:pPr>
        <w:rPr>
          <w:b/>
        </w:rPr>
      </w:pPr>
      <w:r>
        <w:rPr>
          <w:b/>
        </w:rPr>
        <w:t>Introduction</w:t>
      </w:r>
    </w:p>
    <w:p w14:paraId="100431AB" w14:textId="3F6B5E14" w:rsidR="00310DE6" w:rsidRDefault="00D21412">
      <w:r w:rsidRPr="0088768C">
        <w:rPr>
          <w:highlight w:val="yellow"/>
        </w:rPr>
        <w:t xml:space="preserve">Sleep apnea and hypopnea syndrome (SAHS) is a </w:t>
      </w:r>
      <w:r w:rsidR="00AF30F8">
        <w:rPr>
          <w:highlight w:val="yellow"/>
        </w:rPr>
        <w:t>prevalent</w:t>
      </w:r>
      <w:r w:rsidRPr="0088768C">
        <w:rPr>
          <w:highlight w:val="yellow"/>
        </w:rPr>
        <w:t xml:space="preserve"> sleep breathing disorder</w:t>
      </w:r>
      <w:r w:rsidR="002648A9">
        <w:rPr>
          <w:highlight w:val="yellow"/>
        </w:rPr>
        <w:t xml:space="preserve">. </w:t>
      </w:r>
      <w:r w:rsidR="002648A9">
        <w:t xml:space="preserve">Patients with SAHS experience repeated oxygen saturation and arousals due to complete (apnea) or partial (hypopnea) cessation of breathing during sleep. </w:t>
      </w:r>
      <w:r w:rsidR="0088768C">
        <w:t>What’s more serious, SAHS is also a risk factor for cardiovascular disease, metabolic abnormalities and neurocognitive disorders</w:t>
      </w:r>
      <w:r w:rsidR="009A2410">
        <w:fldChar w:fldCharType="begin"/>
      </w:r>
      <w:r w:rsidR="002648A9">
        <w:instrText xml:space="preserve"> ADDIN EN.CITE &lt;EndNote&gt;&lt;Cite&gt;&lt;Author&gt;Jordan&lt;/Author&gt;&lt;Year&gt;2014&lt;/Year&gt;&lt;RecNum&gt;11&lt;/RecNum&gt;&lt;DisplayText&gt;[1]&lt;/DisplayText&gt;&lt;record&gt;&lt;rec-number&gt;11&lt;/rec-number&gt;&lt;foreign-keys&gt;&lt;key app="EN" db-id="5zp0rzevixdad7eps2dpfwx9vfwwaafzs5ts" timestamp="1545047202"&gt;11&lt;/key&gt;&lt;/foreign-keys&gt;&lt;ref-type name="Journal Article"&gt;17&lt;/ref-type&gt;&lt;contributors&gt;&lt;authors&gt;&lt;author&gt;Jordan, Amy S.&lt;/author&gt;&lt;author&gt;McSharry, David G.&lt;/author&gt;&lt;author&gt;Malhotra, Atul&lt;/author&gt;&lt;/authors&gt;&lt;/contributors&gt;&lt;titles&gt;&lt;title&gt;Adult obstructive sleep apnoea&lt;/title&gt;&lt;secondary-title&gt;Lancet&lt;/secondary-title&gt;&lt;/titles&gt;&lt;periodical&gt;&lt;full-title&gt;Lancet&lt;/full-title&gt;&lt;/periodical&gt;&lt;pages&gt;736-747&lt;/pages&gt;&lt;volume&gt;383&lt;/volume&gt;&lt;number&gt;9918&lt;/number&gt;&lt;dates&gt;&lt;year&gt;2014&lt;/year&gt;&lt;pub-dates&gt;&lt;date&gt;Feb 22&lt;/date&gt;&lt;/pub-dates&gt;&lt;/dates&gt;&lt;isbn&gt;0140-6736&lt;/isbn&gt;&lt;accession-num&gt;WOS:000331653300035&lt;/accession-num&gt;&lt;urls&gt;&lt;related-urls&gt;&lt;url&gt;&amp;lt;Go to ISI&amp;gt;://WOS:000331653300035&lt;/url&gt;&lt;/related-urls&gt;&lt;/urls&gt;&lt;electronic-resource-num&gt;10.1016/s0140-6736(13)60734-5&lt;/electronic-resource-num&gt;&lt;/record&gt;&lt;/Cite&gt;&lt;/EndNote&gt;</w:instrText>
      </w:r>
      <w:r w:rsidR="009A2410">
        <w:fldChar w:fldCharType="separate"/>
      </w:r>
      <w:r w:rsidR="002648A9">
        <w:rPr>
          <w:noProof/>
        </w:rPr>
        <w:t>[1]</w:t>
      </w:r>
      <w:r w:rsidR="009A2410">
        <w:fldChar w:fldCharType="end"/>
      </w:r>
      <w:r w:rsidR="0088768C">
        <w:t>. It is estimated that 2% of the middle-aged women and 4% of middle-aged men are affected by SAHS</w:t>
      </w:r>
      <w:r w:rsidR="009A2410">
        <w:fldChar w:fldCharType="begin"/>
      </w:r>
      <w:r w:rsidR="002648A9">
        <w:instrText xml:space="preserve"> ADDIN EN.CITE &lt;EndNote&gt;&lt;Cite&gt;&lt;Author&gt;Young&lt;/Author&gt;&lt;Year&gt;1993&lt;/Year&gt;&lt;RecNum&gt;10&lt;/RecNum&gt;&lt;DisplayText&gt;[2]&lt;/DisplayText&gt;&lt;record&gt;&lt;rec-number&gt;10&lt;/rec-number&gt;&lt;foreign-keys&gt;&lt;key app="EN" db-id="5zp0rzevixdad7eps2dpfwx9vfwwaafzs5ts" timestamp="1545037986"&gt;10&lt;/key&gt;&lt;/foreign-keys&gt;&lt;ref-type name="Journal Article"&gt;17&lt;/ref-type&gt;&lt;contributors&gt;&lt;authors&gt;&lt;author&gt;Young, T.&lt;/author&gt;&lt;author&gt;Palta, M.&lt;/author&gt;&lt;author&gt;Dempsey, J.&lt;/author&gt;&lt;author&gt;Skatrud, J.&lt;/author&gt;&lt;author&gt;Weber, S.&lt;/author&gt;&lt;author&gt;Badr, S.&lt;/author&gt;&lt;/authors&gt;&lt;/contributors&gt;&lt;titles&gt;&lt;title&gt;The occurrence of sleep-disordered breathing among middle-aged adults&lt;/title&gt;&lt;secondary-title&gt;The New England journal of medicine&lt;/secondary-title&gt;&lt;/titles&gt;&lt;periodical&gt;&lt;full-title&gt;The New England journal of medicine&lt;/full-title&gt;&lt;/periodical&gt;&lt;pages&gt;1230-5&lt;/pages&gt;&lt;volume&gt;328&lt;/volume&gt;&lt;number&gt;17&lt;/number&gt;&lt;dates&gt;&lt;year&gt;1993&lt;/year&gt;&lt;pub-dates&gt;&lt;date&gt;1993-Apr-29&lt;/date&gt;&lt;/pub-dates&gt;&lt;/dates&gt;&lt;isbn&gt;0028-4793&lt;/isbn&gt;&lt;accession-num&gt;MEDLINE:8464434&lt;/accession-num&gt;&lt;urls&gt;&lt;related-urls&gt;&lt;url&gt;&amp;lt;Go to ISI&amp;gt;://MEDLINE:8464434&lt;/url&gt;&lt;/related-urls&gt;&lt;/urls&gt;&lt;electronic-resource-num&gt;10.1056/nejm199304293281704&lt;/electronic-resource-num&gt;&lt;/record&gt;&lt;/Cite&gt;&lt;/EndNote&gt;</w:instrText>
      </w:r>
      <w:r w:rsidR="009A2410">
        <w:fldChar w:fldCharType="separate"/>
      </w:r>
      <w:r w:rsidR="002648A9">
        <w:rPr>
          <w:noProof/>
        </w:rPr>
        <w:t>[2]</w:t>
      </w:r>
      <w:r w:rsidR="009A2410">
        <w:fldChar w:fldCharType="end"/>
      </w:r>
      <w:r w:rsidR="0088768C">
        <w:t>.</w:t>
      </w:r>
    </w:p>
    <w:p w14:paraId="65B65E46" w14:textId="4E956AB2" w:rsidR="00310DE6" w:rsidRDefault="00AF30F8" w:rsidP="00B63D17">
      <w:r>
        <w:t>The gold standard for diagnosis of SAHS is to perform Polysomnography</w:t>
      </w:r>
      <w:r w:rsidR="008846F5">
        <w:t xml:space="preserve"> </w:t>
      </w:r>
      <w:r>
        <w:t>(PSG) in laboratory. The specialist need</w:t>
      </w:r>
      <w:r w:rsidR="002648A9">
        <w:t>s</w:t>
      </w:r>
      <w:r>
        <w:t xml:space="preserve"> to score every </w:t>
      </w:r>
      <w:r w:rsidR="00FF1924">
        <w:t>sleep apnea and hypopnea</w:t>
      </w:r>
      <w:r>
        <w:t xml:space="preserve"> event based on PSG and finally diagnose the severity of SAHS according to </w:t>
      </w:r>
      <w:r w:rsidR="00F6313B">
        <w:t>apnea-hypopnea index (</w:t>
      </w:r>
      <w:r>
        <w:t>AHI</w:t>
      </w:r>
      <w:r w:rsidR="00F6313B">
        <w:t>)</w:t>
      </w:r>
      <w:r>
        <w:t>. However, on the one hand PSG requires patients to sleep in laboratory with many sensors for at least one night, on the other hand too much time are required for the score of SAHS events.</w:t>
      </w:r>
      <w:r w:rsidR="00D30201">
        <w:t xml:space="preserve"> Therefore, in recent years many researchers hope to simplify or replace PSG </w:t>
      </w:r>
      <w:r w:rsidR="00F6313B">
        <w:t xml:space="preserve">by </w:t>
      </w:r>
      <w:r w:rsidR="00D30201">
        <w:t xml:space="preserve">using a limited number of physiological signals. Electrocardiogram (ECG) was firstly taken into study, </w:t>
      </w:r>
      <w:proofErr w:type="spellStart"/>
      <w:r w:rsidR="00D30201">
        <w:t>McNames</w:t>
      </w:r>
      <w:proofErr w:type="spellEnd"/>
      <w:r w:rsidR="00D30201">
        <w:t xml:space="preserve"> et al.</w:t>
      </w:r>
      <w:r w:rsidR="009A2410">
        <w:fldChar w:fldCharType="begin"/>
      </w:r>
      <w:r w:rsidR="00FF1924">
        <w:instrText xml:space="preserve"> ADDIN EN.CITE &lt;EndNote&gt;&lt;Cite&gt;&lt;Author&gt;McNames&lt;/Author&gt;&lt;Year&gt;2000&lt;/Year&gt;&lt;RecNum&gt;20&lt;/RecNum&gt;&lt;DisplayText&gt;[3]&lt;/DisplayText&gt;&lt;record&gt;&lt;rec-number&gt;20&lt;/rec-number&gt;&lt;foreign-keys&gt;&lt;key app="EN" db-id="5zp0rzevixdad7eps2dpfwx9vfwwaafzs5ts" timestamp="1545054807"&gt;20&lt;/key&gt;&lt;/foreign-keys&gt;&lt;ref-type name="Book Section"&gt;5&lt;/ref-type&gt;&lt;contributors&gt;&lt;authors&gt;&lt;author&gt;McNames, J. N.&lt;/author&gt;&lt;author&gt;Fraser, A. M.&lt;/author&gt;&lt;author&gt;Ieee, Ieee&lt;/author&gt;&lt;/authors&gt;&lt;/contributors&gt;&lt;titles&gt;&lt;title&gt;Obstructive sleep apnea classification based on spectrogram patterns in the electrocardiogram&lt;/title&gt;&lt;secondary-title&gt;Computers in Cardiology 2000, Vol 27&lt;/secondary-title&gt;&lt;tertiary-title&gt;Computers in Cardiology&lt;/tertiary-title&gt;&lt;/titles&gt;&lt;pages&gt;749-752&lt;/pages&gt;&lt;volume&gt;27&lt;/volume&gt;&lt;dates&gt;&lt;year&gt;2000&lt;/year&gt;&lt;/dates&gt;&lt;isbn&gt;0-7803-6557-7&lt;/isbn&gt;&lt;accession-num&gt;WOS:000167110800193&lt;/accession-num&gt;&lt;urls&gt;&lt;related-urls&gt;&lt;url&gt;&amp;lt;Go to ISI&amp;gt;://WOS:000167110800193&lt;/url&gt;&lt;/related-urls&gt;&lt;/urls&gt;&lt;electronic-resource-num&gt;10.1109/cic.2000.898633&lt;/electronic-resource-num&gt;&lt;/record&gt;&lt;/Cite&gt;&lt;/EndNote&gt;</w:instrText>
      </w:r>
      <w:r w:rsidR="009A2410">
        <w:fldChar w:fldCharType="separate"/>
      </w:r>
      <w:r w:rsidR="00FF1924">
        <w:rPr>
          <w:noProof/>
        </w:rPr>
        <w:t>[3]</w:t>
      </w:r>
      <w:r w:rsidR="009A2410">
        <w:fldChar w:fldCharType="end"/>
      </w:r>
      <w:r w:rsidR="00D30201">
        <w:t xml:space="preserve"> found that heart rate, S-pulse amplitude and pulse energy are correlated with SAHS. </w:t>
      </w:r>
      <w:proofErr w:type="spellStart"/>
      <w:r w:rsidR="009A2410">
        <w:rPr>
          <w:rFonts w:hint="eastAsia"/>
        </w:rPr>
        <w:t>Oguzhan</w:t>
      </w:r>
      <w:proofErr w:type="spellEnd"/>
      <w:r w:rsidR="00D30201">
        <w:t xml:space="preserve"> et al.</w:t>
      </w:r>
      <w:r w:rsidR="008846F5">
        <w:fldChar w:fldCharType="begin"/>
      </w:r>
      <w:r w:rsidR="00FF1924">
        <w:instrText xml:space="preserve"> ADDIN EN.CITE &lt;EndNote&gt;&lt;Cite&gt;&lt;Author&gt;Timus&lt;/Author&gt;&lt;Year&gt;2017&lt;/Year&gt;&lt;RecNum&gt;18&lt;/RecNum&gt;&lt;DisplayText&gt;[4]&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8846F5">
        <w:fldChar w:fldCharType="separate"/>
      </w:r>
      <w:r w:rsidR="00FF1924">
        <w:rPr>
          <w:noProof/>
        </w:rPr>
        <w:t>[4]</w:t>
      </w:r>
      <w:r w:rsidR="008846F5">
        <w:fldChar w:fldCharType="end"/>
      </w:r>
      <w:r w:rsidR="00D30201">
        <w:t xml:space="preserve"> </w:t>
      </w:r>
      <w:r w:rsidR="008846F5">
        <w:t xml:space="preserve">used K-Near-Neighbor (KNN) to </w:t>
      </w:r>
      <w:r w:rsidR="008846F5">
        <w:rPr>
          <w:rFonts w:hint="eastAsia"/>
        </w:rPr>
        <w:t>predict</w:t>
      </w:r>
      <w:r w:rsidR="008846F5">
        <w:t xml:space="preserve"> whether a suspect is with SAHS based on heart rate variability. </w:t>
      </w:r>
      <w:proofErr w:type="spellStart"/>
      <w:r w:rsidR="009A2410">
        <w:rPr>
          <w:rFonts w:hint="eastAsia"/>
        </w:rPr>
        <w:t>Bsoul</w:t>
      </w:r>
      <w:proofErr w:type="spellEnd"/>
      <w:r w:rsidR="008846F5">
        <w:t xml:space="preserve"> et al.</w:t>
      </w:r>
      <w:r w:rsidR="00F6313B" w:rsidRPr="00F6313B">
        <w:t xml:space="preserve"> </w:t>
      </w:r>
      <w:r w:rsidR="00F6313B">
        <w:fldChar w:fldCharType="begin"/>
      </w:r>
      <w:r w:rsidR="00FF1924">
        <w:instrText xml:space="preserve"> ADDIN EN.CITE &lt;EndNote&gt;&lt;Cite&gt;&lt;Author&gt;Bsoul&lt;/Author&gt;&lt;Year&gt;2011&lt;/Year&gt;&lt;RecNum&gt;14&lt;/RecNum&gt;&lt;DisplayText&gt;[5]&lt;/DisplayText&gt;&lt;record&gt;&lt;rec-number&gt;14&lt;/rec-number&gt;&lt;foreign-keys&gt;&lt;key app="EN" db-id="5zp0rzevixdad7eps2dpfwx9vfwwaafzs5ts" timestamp="1545053016"&gt;14&lt;/key&gt;&lt;/foreign-keys&gt;&lt;ref-type name="Journal Article"&gt;17&lt;/ref-type&gt;&lt;contributors&gt;&lt;authors&gt;&lt;author&gt;Bsoul, Majdi&lt;/author&gt;&lt;author&gt;Minn, Hlaing&lt;/author&gt;&lt;author&gt;Tamil, Lakshman&lt;/author&gt;&lt;/authors&gt;&lt;/contributors&gt;&lt;titles&gt;&lt;title&gt;Apnea MedAssist: Real-time Sleep Apnea Monitor Using Single-Lead ECG&lt;/title&gt;&lt;secondary-title&gt;Ieee Transactions on Information Technology in Biomedicine&lt;/secondary-title&gt;&lt;/titles&gt;&lt;periodical&gt;&lt;full-title&gt;IEEE Transactions on Information Technology in Biomedicine&lt;/full-title&gt;&lt;/periodical&gt;&lt;pages&gt;416-427&lt;/pages&gt;&lt;volume&gt;15&lt;/volume&gt;&lt;number&gt;3&lt;/number&gt;&lt;dates&gt;&lt;year&gt;2011&lt;/year&gt;&lt;pub-dates&gt;&lt;date&gt;May&lt;/date&gt;&lt;/pub-dates&gt;&lt;/dates&gt;&lt;isbn&gt;1089-7771&lt;/isbn&gt;&lt;accession-num&gt;WOS:000290170300009&lt;/accession-num&gt;&lt;urls&gt;&lt;related-urls&gt;&lt;url&gt;&amp;lt;Go to ISI&amp;gt;://WOS:000290170300009&lt;/url&gt;&lt;/related-urls&gt;&lt;/urls&gt;&lt;electronic-resource-num&gt;10.1109/titb.2010.2087386&lt;/electronic-resource-num&gt;&lt;/record&gt;&lt;/Cite&gt;&lt;/EndNote&gt;</w:instrText>
      </w:r>
      <w:r w:rsidR="00F6313B">
        <w:fldChar w:fldCharType="separate"/>
      </w:r>
      <w:r w:rsidR="00FF1924">
        <w:rPr>
          <w:noProof/>
        </w:rPr>
        <w:t>[5]</w:t>
      </w:r>
      <w:r w:rsidR="00F6313B">
        <w:fldChar w:fldCharType="end"/>
      </w:r>
      <w:r w:rsidR="008846F5">
        <w:t xml:space="preserve"> cut the ECG into one-minute segments and utilize Support </w:t>
      </w:r>
      <w:r w:rsidR="008846F5">
        <w:lastRenderedPageBreak/>
        <w:t xml:space="preserve">Vector Machine (SVM) to realize real-time detection of SAHS. However because ECG is a complex physiological signal that is also correlated with many other kinds of diseases, lately </w:t>
      </w:r>
      <w:proofErr w:type="spellStart"/>
      <w:r w:rsidR="008846F5">
        <w:t>ora</w:t>
      </w:r>
      <w:proofErr w:type="spellEnd"/>
      <w:r w:rsidR="008846F5">
        <w:t>-nasal flow (NF)</w:t>
      </w:r>
      <w:r w:rsidR="00887181">
        <w:fldChar w:fldCharType="begin">
          <w:fldData xml:space="preserve">PEVuZE5vdGU+PENpdGU+PEF1dGhvcj5DaG9pPC9BdXRob3I+PFllYXI+MjAxODwvWWVhcj48UmVj
TnVtPjI8L1JlY051bT48RGlzcGxheVRleHQ+WzYtOV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FF1924">
        <w:instrText xml:space="preserve"> ADDIN EN.CITE </w:instrText>
      </w:r>
      <w:r w:rsidR="00FF1924">
        <w:fldChar w:fldCharType="begin">
          <w:fldData xml:space="preserve">PEVuZE5vdGU+PENpdGU+PEF1dGhvcj5DaG9pPC9BdXRob3I+PFllYXI+MjAxODwvWWVhcj48UmVj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</w:fldData>
        </w:fldChar>
      </w:r>
      <w:r w:rsidR="00FF1924">
        <w:instrText xml:space="preserve"> ADDIN EN.CITE.DATA </w:instrText>
      </w:r>
      <w:r w:rsidR="00FF1924">
        <w:fldChar w:fldCharType="end"/>
      </w:r>
      <w:r w:rsidR="00887181">
        <w:fldChar w:fldCharType="separate"/>
      </w:r>
      <w:r w:rsidR="00FF1924">
        <w:rPr>
          <w:noProof/>
        </w:rPr>
        <w:t>[6-9]</w:t>
      </w:r>
      <w:r w:rsidR="00887181">
        <w:fldChar w:fldCharType="end"/>
      </w:r>
      <w:r w:rsidR="00887181">
        <w:t>, arterial blood oxygen saturation (SpO</w:t>
      </w:r>
      <w:r w:rsidR="00887181" w:rsidRPr="00887181">
        <w:rPr>
          <w:vertAlign w:val="subscript"/>
        </w:rPr>
        <w:t>2</w:t>
      </w:r>
      <w:r w:rsidR="00887181" w:rsidRPr="00887181">
        <w:t>)</w:t>
      </w:r>
      <w:r w:rsidR="00887181" w:rsidRPr="00887181">
        <w:rPr>
          <w:noProof/>
          <w:vertAlign w:val="superscript"/>
        </w:rPr>
        <w:t xml:space="preserve"> </w:t>
      </w:r>
      <w:r w:rsidR="00887181">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instrText xml:space="preserve"> ADDIN EN.CITE </w:instrText>
      </w:r>
      <w:r w:rsidR="00FF1924">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instrText xml:space="preserve"> ADDIN EN.CITE.DATA </w:instrText>
      </w:r>
      <w:r w:rsidR="00FF1924">
        <w:fldChar w:fldCharType="end"/>
      </w:r>
      <w:r w:rsidR="00887181">
        <w:fldChar w:fldCharType="separate"/>
      </w:r>
      <w:r w:rsidR="00FF1924">
        <w:rPr>
          <w:noProof/>
        </w:rPr>
        <w:t>[10]</w:t>
      </w:r>
      <w:r w:rsidR="00887181">
        <w:fldChar w:fldCharType="end"/>
      </w:r>
      <w:r w:rsidR="00887181" w:rsidRPr="00887181">
        <w:rPr>
          <w:noProof/>
          <w:vertAlign w:val="superscript"/>
        </w:rPr>
        <w:t xml:space="preserve"> </w:t>
      </w:r>
      <w:r w:rsidR="00887181">
        <w:rPr>
          <w:rFonts w:hint="eastAsia"/>
        </w:rPr>
        <w:t>,</w:t>
      </w:r>
      <w:r w:rsidR="00887181">
        <w:t xml:space="preserve"> snoring</w:t>
      </w:r>
      <w:r w:rsidR="00887181">
        <w:fldChar w:fldCharType="begin"/>
      </w:r>
      <w:r w:rsidR="00FF1924">
        <w:instrText xml:space="preserve"> ADDIN EN.CITE &lt;EndNote&gt;&lt;Cite&gt;&lt;Author&gt;Sola-Soler&lt;/Author&gt;&lt;Year&gt;2012&lt;/Year&gt;&lt;RecNum&gt;19&lt;/RecNum&gt;&lt;DisplayText&gt;[11]&lt;/DisplayText&gt;&lt;record&gt;&lt;rec-number&gt;19&lt;/rec-number&gt;&lt;foreign-keys&gt;&lt;key app="EN" db-id="5zp0rzevixdad7eps2dpfwx9vfwwaafzs5ts" timestamp="1545053705"&gt;19&lt;/key&gt;&lt;/foreign-keys&gt;&lt;ref-type name="Journal Article"&gt;17&lt;/ref-type&gt;&lt;contributors&gt;&lt;authors&gt;&lt;author&gt;Sola-Soler, Jordi&lt;/author&gt;&lt;author&gt;Antonio Fiz, Jose&lt;/author&gt;&lt;author&gt;Morera, Jose&lt;/author&gt;&lt;author&gt;Jane, Raimon&lt;/author&gt;&lt;/authors&gt;&lt;/contributors&gt;&lt;titles&gt;&lt;title&gt;Multiclass classification of subjects with sleep apnoea-hypopnoea syndrome through snoring analysis&lt;/title&gt;&lt;secondary-title&gt;Medical Engineering &amp;amp; Physics&lt;/secondary-title&gt;&lt;/titles&gt;&lt;periodical&gt;&lt;full-title&gt;Medical Engineering &amp;amp; Physics&lt;/full-title&gt;&lt;/periodical&gt;&lt;pages&gt;1213-1220&lt;/pages&gt;&lt;volume&gt;34&lt;/volume&gt;&lt;number&gt;9&lt;/number&gt;&lt;dates&gt;&lt;year&gt;2012&lt;/year&gt;&lt;pub-dates&gt;&lt;date&gt;Nov&lt;/date&gt;&lt;/pub-dates&gt;&lt;/dates&gt;&lt;isbn&gt;1350-4533&lt;/isbn&gt;&lt;accession-num&gt;WOS:000310423300001&lt;/accession-num&gt;&lt;urls&gt;&lt;related-urls&gt;&lt;url&gt;&amp;lt;Go to ISI&amp;gt;://WOS:000310423300001&lt;/url&gt;&lt;/related-urls&gt;&lt;/urls&gt;&lt;electronic-resource-num&gt;10.1016/j.medengphy.2011.12.008&lt;/electronic-resource-num&gt;&lt;/record&gt;&lt;/Cite&gt;&lt;/EndNote&gt;</w:instrText>
      </w:r>
      <w:r w:rsidR="00887181">
        <w:fldChar w:fldCharType="separate"/>
      </w:r>
      <w:r w:rsidR="00FF1924">
        <w:rPr>
          <w:noProof/>
        </w:rPr>
        <w:t>[11]</w:t>
      </w:r>
      <w:r w:rsidR="00887181">
        <w:fldChar w:fldCharType="end"/>
      </w:r>
      <w:r w:rsidR="00887181">
        <w:t xml:space="preserve"> or a combination of these signals</w:t>
      </w:r>
      <w:r w:rsidR="00F6313B">
        <w:rPr>
          <w:rFonts w:hint="eastAsia"/>
        </w:rPr>
        <w:fldChar w:fldCharType="begin">
          <w:fldData xml:space="preserve">PEVuZE5vdGU+PENpdGU+PEF1dGhvcj5IdWFuZzwvQXV0aG9yPjxZZWFyPjIwMTc8L1llYXI+PFJl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</w:fldData>
        </w:fldChar>
      </w:r>
      <w:r w:rsidR="00FF1924">
        <w:instrText xml:space="preserve"> ADDIN EN.CITE </w:instrText>
      </w:r>
      <w:r w:rsidR="00FF1924">
        <w:fldChar w:fldCharType="begin">
          <w:fldData xml:space="preserve">PEVuZE5vdGU+PENpdGU+PEF1dGhvcj5IdWFuZzwvQXV0aG9yPjxZZWFyPjIwMTc8L1llYXI+PFJl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</w:fldData>
        </w:fldChar>
      </w:r>
      <w:r w:rsidR="00FF1924">
        <w:instrText xml:space="preserve"> ADDIN EN.CITE.DATA </w:instrText>
      </w:r>
      <w:r w:rsidR="00FF1924">
        <w:fldChar w:fldCharType="end"/>
      </w:r>
      <w:r w:rsidR="00F6313B">
        <w:rPr>
          <w:rFonts w:hint="eastAsia"/>
        </w:rPr>
      </w:r>
      <w:r w:rsidR="00F6313B">
        <w:rPr>
          <w:rFonts w:hint="eastAsia"/>
        </w:rPr>
        <w:fldChar w:fldCharType="separate"/>
      </w:r>
      <w:r w:rsidR="00FF1924">
        <w:rPr>
          <w:noProof/>
        </w:rPr>
        <w:t>[12, 13]</w:t>
      </w:r>
      <w:r w:rsidR="00F6313B">
        <w:rPr>
          <w:rFonts w:hint="eastAsia"/>
        </w:rPr>
        <w:fldChar w:fldCharType="end"/>
      </w:r>
      <w:r w:rsidR="00887181">
        <w:t xml:space="preserve"> have been used for the detection. </w:t>
      </w:r>
      <w:r w:rsidR="009A2410">
        <w:rPr>
          <w:rFonts w:hint="eastAsia"/>
        </w:rPr>
        <w:t>Gutierrez</w:t>
      </w:r>
      <w:r w:rsidR="00887181">
        <w:t xml:space="preserve"> et al.</w:t>
      </w:r>
      <w:r w:rsidR="00887181">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instrText xml:space="preserve"> ADDIN EN.CITE </w:instrText>
      </w:r>
      <w:r w:rsidR="00FF1924">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instrText xml:space="preserve"> ADDIN EN.CITE.DATA </w:instrText>
      </w:r>
      <w:r w:rsidR="00FF1924">
        <w:fldChar w:fldCharType="end"/>
      </w:r>
      <w:r w:rsidR="00887181">
        <w:fldChar w:fldCharType="separate"/>
      </w:r>
      <w:r w:rsidR="00FF1924">
        <w:rPr>
          <w:noProof/>
        </w:rPr>
        <w:t>[7]</w:t>
      </w:r>
      <w:r w:rsidR="00887181">
        <w:fldChar w:fldCharType="end"/>
      </w:r>
      <w:r w:rsidR="00887181">
        <w:t xml:space="preserve"> used </w:t>
      </w:r>
      <w:r w:rsidR="00F6313B">
        <w:t xml:space="preserve">the overall features of single-channel NF for the diagnosis of SAHS severity. </w:t>
      </w:r>
      <w:proofErr w:type="spellStart"/>
      <w:proofErr w:type="gramStart"/>
      <w:r w:rsidR="00887181">
        <w:t>B.Xie</w:t>
      </w:r>
      <w:proofErr w:type="spellEnd"/>
      <w:proofErr w:type="gramEnd"/>
      <w:r w:rsidR="00887181">
        <w:t xml:space="preserve"> e</w:t>
      </w:r>
      <w:r w:rsidR="00F6313B">
        <w:t>t</w:t>
      </w:r>
      <w:r w:rsidR="00887181">
        <w:t xml:space="preserve"> al.</w:t>
      </w:r>
      <w:r w:rsidR="00887181" w:rsidRPr="00887181">
        <w:t xml:space="preserve"> </w:t>
      </w:r>
      <w:r w:rsidR="00887181">
        <w:fldChar w:fldCharType="begin">
          <w:fldData xml:space="preserve">PEVuZE5vdGU+PENpdGU+PEF1dGhvcj5YaWU8L0F1dGhvcj48WWVhcj4yMDEyPC9ZZWFyPjxSZWNO
dW0+ODwvUmVjTnVtPjxEaXNwbGF5VGV4dD5bMTN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FF1924">
        <w:instrText xml:space="preserve"> ADDIN EN.CITE </w:instrText>
      </w:r>
      <w:r w:rsidR="00FF1924">
        <w:fldChar w:fldCharType="begin">
          <w:fldData xml:space="preserve">PEVuZE5vdGU+PENpdGU+PEF1dGhvcj5YaWU8L0F1dGhvcj48WWVhcj4yMDEyPC9ZZWFyPjxSZWNO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</w:fldData>
        </w:fldChar>
      </w:r>
      <w:r w:rsidR="00FF1924">
        <w:instrText xml:space="preserve"> ADDIN EN.CITE.DATA </w:instrText>
      </w:r>
      <w:r w:rsidR="00FF1924">
        <w:fldChar w:fldCharType="end"/>
      </w:r>
      <w:r w:rsidR="00887181">
        <w:fldChar w:fldCharType="separate"/>
      </w:r>
      <w:r w:rsidR="00FF1924">
        <w:rPr>
          <w:noProof/>
        </w:rPr>
        <w:t>[13]</w:t>
      </w:r>
      <w:r w:rsidR="00887181">
        <w:fldChar w:fldCharType="end"/>
      </w:r>
      <w:r w:rsidR="00887181">
        <w:t xml:space="preserve"> utilized a combination of classifiers to achieve real-time detection of SAHS based on ECG and SpO</w:t>
      </w:r>
      <w:r w:rsidR="00887181" w:rsidRPr="00887181">
        <w:rPr>
          <w:vertAlign w:val="subscript"/>
        </w:rPr>
        <w:t>2</w:t>
      </w:r>
      <w:r w:rsidR="00887181" w:rsidRPr="00887181">
        <w:t>.</w:t>
      </w:r>
      <w:r w:rsidR="00887181">
        <w:t xml:space="preserve"> All the above studies can be roughly divided into two categories. One is to predict AHI based on the detection of SAHS event</w:t>
      </w:r>
      <w:r w:rsidR="00F6313B">
        <w:t>s</w:t>
      </w:r>
      <w:r w:rsidR="009A2410">
        <w:fldChar w:fldCharType="begin">
          <w:fldData xml:space="preserve">PEVuZE5vdGU+PENpdGU+PEF1dGhvcj5DaG9pPC9BdXRob3I+PFllYXI+MjAxODwvWWVhcj48UmVj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PC9rZXl3b3JkPjxrZXl3b3JkPm1vbml0b3Jpbmc8L2tleXdvcmQ+PGtleXdv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YaWU8
L0F1dGhvcj48WWVhcj4yMDEyPC9ZZWFyPjxSZWNOdW0+ODwvUmVjTnVtPjxyZWNvcmQ+PHJlYy1u
dW1iZXI+ODwvcmVjLW51bWJlcj48Zm9yZWlnbi1rZXlzPjxrZXkgYXBwPSJFTiIgZGItaWQ9Inpy
ZXd6ZHJ4aXZldDJoZTJzZTlwdjlmb3J6c3o5eHN3d3d0ZiIgdGltZXN0YW1wPSIxNTM5ODcwMzgy
Ij44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xDaXRlPjxBdXRob3I+QnNvdWw8L0F1dGhvcj48WWVhcj4yMDEx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SHVhbmc8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</w:fldData>
        </w:fldChar>
      </w:r>
      <w:r w:rsidR="00FF1924">
        <w:instrText xml:space="preserve"> ADDIN EN.CITE </w:instrText>
      </w:r>
      <w:r w:rsidR="00FF1924">
        <w:fldChar w:fldCharType="begin">
          <w:fldData xml:space="preserve">PEVuZE5vdGU+PENpdGU+PEF1dGhvcj5DaG9pPC9BdXRob3I+PFllYXI+MjAxODwvWWVhcj48UmVj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</w:fldData>
        </w:fldChar>
      </w:r>
      <w:r w:rsidR="00FF1924">
        <w:instrText xml:space="preserve"> ADDIN EN.CITE.DATA </w:instrText>
      </w:r>
      <w:r w:rsidR="00FF1924">
        <w:fldChar w:fldCharType="end"/>
      </w:r>
      <w:r w:rsidR="009A2410">
        <w:fldChar w:fldCharType="separate"/>
      </w:r>
      <w:r w:rsidR="00FF1924">
        <w:rPr>
          <w:noProof/>
        </w:rPr>
        <w:t>[5, 6, 8, 10, 12-14]</w:t>
      </w:r>
      <w:r w:rsidR="009A2410">
        <w:fldChar w:fldCharType="end"/>
      </w:r>
      <w:r w:rsidR="00887181">
        <w:t xml:space="preserve">, one is to predict AHI based on the overall </w:t>
      </w:r>
      <w:r w:rsidR="007B4FF3">
        <w:t>signal features</w:t>
      </w:r>
      <w:r w:rsidR="009A2410">
        <w:fldChar w:fldCharType="begin">
          <w:fldData xml:space="preserve">PEVuZE5vdGU+PENpdGU+PEF1dGhvcj5HdXRpZXJyZXotVG9iYWw8L0F1dGhvcj48WWVhcj4yMDE2
PC9ZZWFyPjxSZWNOdW0+NjwvUmVjTnVtPjxEaXNwbGF5VGV4dD5bMywgNCwgNywgOSwgMTEsIDE1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FF1924">
        <w:instrText xml:space="preserve"> ADDIN EN.CITE </w:instrText>
      </w:r>
      <w:r w:rsidR="00FF1924">
        <w:fldChar w:fldCharType="begin">
          <w:fldData xml:space="preserve">PEVuZE5vdGU+PENpdGU+PEF1dGhvcj5HdXRpZXJyZXotVG9iYWw8L0F1dGhvcj48WWVhcj4yMDE2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</w:fldData>
        </w:fldChar>
      </w:r>
      <w:r w:rsidR="00FF1924">
        <w:instrText xml:space="preserve"> ADDIN EN.CITE.DATA </w:instrText>
      </w:r>
      <w:r w:rsidR="00FF1924">
        <w:fldChar w:fldCharType="end"/>
      </w:r>
      <w:r w:rsidR="009A2410">
        <w:fldChar w:fldCharType="separate"/>
      </w:r>
      <w:r w:rsidR="00FF1924">
        <w:rPr>
          <w:noProof/>
        </w:rPr>
        <w:t>[3, 4, 7, 9, 11, 15]</w:t>
      </w:r>
      <w:r w:rsidR="009A2410">
        <w:fldChar w:fldCharType="end"/>
      </w:r>
      <w:r w:rsidR="007B4FF3">
        <w:t xml:space="preserve">. The latter cannot provide time information of each SAHS event, while </w:t>
      </w:r>
      <w:r w:rsidR="007B4FF3" w:rsidRPr="007B4FF3">
        <w:rPr>
          <w:highlight w:val="yellow"/>
        </w:rPr>
        <w:t>most studies in the former</w:t>
      </w:r>
      <w:r w:rsidR="007B4FF3">
        <w:rPr>
          <w:highlight w:val="yellow"/>
        </w:rPr>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Pr>
          <w:highlight w:val="yellow"/>
        </w:rPr>
        <w:instrText xml:space="preserve"> ADDIN EN.CITE </w:instrText>
      </w:r>
      <w:r w:rsidR="00FF1924">
        <w:rPr>
          <w:highlight w:val="yellow"/>
        </w:rPr>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Pr>
          <w:highlight w:val="yellow"/>
        </w:rPr>
        <w:instrText xml:space="preserve"> ADDIN EN.CITE.DATA </w:instrText>
      </w:r>
      <w:r w:rsidR="00FF1924">
        <w:rPr>
          <w:highlight w:val="yellow"/>
        </w:rPr>
      </w:r>
      <w:r w:rsidR="00FF1924">
        <w:rPr>
          <w:highlight w:val="yellow"/>
        </w:rPr>
        <w:fldChar w:fldCharType="end"/>
      </w:r>
      <w:r w:rsidR="007B4FF3">
        <w:rPr>
          <w:highlight w:val="yellow"/>
        </w:rPr>
      </w:r>
      <w:r w:rsidR="007B4FF3">
        <w:rPr>
          <w:highlight w:val="yellow"/>
        </w:rPr>
        <w:fldChar w:fldCharType="separate"/>
      </w:r>
      <w:r w:rsidR="00FF1924">
        <w:rPr>
          <w:noProof/>
          <w:highlight w:val="yellow"/>
        </w:rPr>
        <w:t>[5, 10, 13, 14]</w:t>
      </w:r>
      <w:r w:rsidR="007B4FF3">
        <w:rPr>
          <w:highlight w:val="yellow"/>
        </w:rPr>
        <w:fldChar w:fldCharType="end"/>
      </w:r>
      <w:r w:rsidR="007B4FF3" w:rsidRPr="007B4FF3">
        <w:t xml:space="preserve"> </w:t>
      </w:r>
      <w:r w:rsidR="007B4FF3">
        <w:t>are only for one-minute segment identification which may lead to error in the estimation of AHI. On the other side, the methods used in above studies include threshold</w:t>
      </w:r>
      <w:r w:rsidR="007B4FF3">
        <w:fldChar w:fldCharType="begin">
          <w:fldData xml:space="preserve">PEVuZE5vdGU+PENpdGU+PEF1dGhvcj5IdWFuZzwvQXV0aG9yPjxZZWFyPjIwMTc8L1llYXI+PFJl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xl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</w:fldData>
        </w:fldChar>
      </w:r>
      <w:r w:rsidR="00FF1924">
        <w:instrText xml:space="preserve"> ADDIN EN.CITE </w:instrText>
      </w:r>
      <w:r w:rsidR="00FF1924">
        <w:fldChar w:fldCharType="begin">
          <w:fldData xml:space="preserve">PEVuZE5vdGU+PENpdGU+PEF1dGhvcj5IdWFuZzwvQXV0aG9yPjxZZWFyPjIwMTc8L1llYXI+PFJl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</w:fldData>
        </w:fldChar>
      </w:r>
      <w:r w:rsidR="00FF1924">
        <w:instrText xml:space="preserve"> ADDIN EN.CITE.DATA </w:instrText>
      </w:r>
      <w:r w:rsidR="00FF1924">
        <w:fldChar w:fldCharType="end"/>
      </w:r>
      <w:r w:rsidR="007B4FF3">
        <w:fldChar w:fldCharType="separate"/>
      </w:r>
      <w:r w:rsidR="00FF1924">
        <w:rPr>
          <w:noProof/>
        </w:rPr>
        <w:t>[8, 10, 12]</w:t>
      </w:r>
      <w:r w:rsidR="007B4FF3">
        <w:fldChar w:fldCharType="end"/>
      </w:r>
      <w:r w:rsidR="007B4FF3">
        <w:t>, SVM</w:t>
      </w:r>
      <w:r w:rsidR="007B4FF3">
        <w:fldChar w:fldCharType="begin">
          <w:fldData xml:space="preserve">PEVuZE5vdGU+PENpdGU+PEF1dGhvcj5Cc291bDwvQXV0aG9yPjxZZWFyPjIwMTE8L1llYXI+PFJl
Y051bT4xNDwvUmVjTnVtPjxEaXNwbGF5VGV4dD5bNSwgMTMsIDE0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FF1924">
        <w:instrText xml:space="preserve"> ADDIN EN.CITE </w:instrText>
      </w:r>
      <w:r w:rsidR="00FF1924">
        <w:fldChar w:fldCharType="begin">
          <w:fldData xml:space="preserve">PEVuZE5vdGU+PENpdGU+PEF1dGhvcj5Cc291bDwvQXV0aG9yPjxZZWFyPjIwMTE8L1llYXI+PFJl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</w:fldData>
        </w:fldChar>
      </w:r>
      <w:r w:rsidR="00FF1924">
        <w:instrText xml:space="preserve"> ADDIN EN.CITE.DATA </w:instrText>
      </w:r>
      <w:r w:rsidR="00FF1924">
        <w:fldChar w:fldCharType="end"/>
      </w:r>
      <w:r w:rsidR="007B4FF3">
        <w:fldChar w:fldCharType="separate"/>
      </w:r>
      <w:r w:rsidR="00FF1924">
        <w:rPr>
          <w:noProof/>
        </w:rPr>
        <w:t>[5, 13, 14]</w:t>
      </w:r>
      <w:r w:rsidR="007B4FF3">
        <w:fldChar w:fldCharType="end"/>
      </w:r>
      <w:r w:rsidR="007B4FF3">
        <w:t>, neural networks</w:t>
      </w:r>
      <w:r w:rsidR="007B4FF3" w:rsidRPr="00E861F1">
        <w:fldChar w:fldCharType="begin">
          <w:fldData xml:space="preserve">PEVuZE5vdGU+PENpdGU+PEF1dGhvcj5Ib2EgRGluaDwvQXV0aG9yPjxZZWFyPjIwMTQ8L1llYXI+
PFJlY051bT4xMzwvUmVjTnVtPjxEaXNwbGF5VGV4dD5bNiwgMTR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FF1924">
        <w:instrText xml:space="preserve"> ADDIN EN.CITE </w:instrText>
      </w:r>
      <w:r w:rsidR="00FF1924">
        <w:fldChar w:fldCharType="begin">
          <w:fldData xml:space="preserve">PEVuZE5vdGU+PENpdGU+PEF1dGhvcj5Ib2EgRGluaDwvQXV0aG9yPjxZZWFyPjIwMTQ8L1llYXI+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</w:fldData>
        </w:fldChar>
      </w:r>
      <w:r w:rsidR="00FF1924">
        <w:instrText xml:space="preserve"> ADDIN EN.CITE.DATA </w:instrText>
      </w:r>
      <w:r w:rsidR="00FF1924">
        <w:fldChar w:fldCharType="end"/>
      </w:r>
      <w:r w:rsidR="007B4FF3" w:rsidRPr="00E861F1">
        <w:fldChar w:fldCharType="separate"/>
      </w:r>
      <w:r w:rsidR="00FF1924">
        <w:rPr>
          <w:noProof/>
        </w:rPr>
        <w:t>[6, 14]</w:t>
      </w:r>
      <w:r w:rsidR="007B4FF3" w:rsidRPr="00E861F1">
        <w:fldChar w:fldCharType="end"/>
      </w:r>
      <w:r w:rsidR="007B4FF3" w:rsidRPr="00E861F1">
        <w:t>, KNN</w:t>
      </w:r>
      <w:r w:rsidR="007B4FF3" w:rsidRPr="00E861F1">
        <w:fldChar w:fldCharType="begin"/>
      </w:r>
      <w:r w:rsidR="00FF1924">
        <w:instrText xml:space="preserve"> ADDIN EN.CITE &lt;EndNote&gt;&lt;Cite&gt;&lt;Author&gt;Timus&lt;/Author&gt;&lt;Year&gt;2017&lt;/Year&gt;&lt;RecNum&gt;18&lt;/RecNum&gt;&lt;DisplayText&gt;[4]&lt;/DisplayText&gt;&lt;record&gt;&lt;rec-number&gt;18&lt;/rec-number&gt;&lt;foreign-keys&gt;&lt;key app="EN" db-id="5zp0rzevixdad7eps2dpfwx9vfwwaafzs5ts" timestamp="1545053670"&gt;18&lt;/key&gt;&lt;/foreign-keys&gt;&lt;ref-type name="Journal Article"&gt;17&lt;/ref-type&gt;&lt;contributors&gt;&lt;authors&gt;&lt;author&gt;Timus, Oguzhan&lt;/author&gt;&lt;author&gt;Dogru Bolat, Emine&lt;/author&gt;&lt;/authors&gt;&lt;/contributors&gt;&lt;titles&gt;&lt;title&gt;k-NN-based classification of sleep apnea types using ECG&lt;/title&gt;&lt;secondary-title&gt;Turkish Journal of Electrical Engineering and Computer Sciences&lt;/secondary-title&gt;&lt;/titles&gt;&lt;periodical&gt;&lt;full-title&gt;Turkish Journal of Electrical Engineering and Computer Sciences&lt;/full-title&gt;&lt;/periodical&gt;&lt;pages&gt;3008-3023&lt;/pages&gt;&lt;volume&gt;25&lt;/volume&gt;&lt;number&gt;4&lt;/number&gt;&lt;dates&gt;&lt;year&gt;2017&lt;/year&gt;&lt;pub-dates&gt;&lt;date&gt;2017&lt;/date&gt;&lt;/pub-dates&gt;&lt;/dates&gt;&lt;isbn&gt;1300-0632&lt;/isbn&gt;&lt;accession-num&gt;WOS:000406993300038&lt;/accession-num&gt;&lt;urls&gt;&lt;related-urls&gt;&lt;url&gt;&amp;lt;Go to ISI&amp;gt;://WOS:000406993300038&lt;/url&gt;&lt;/related-urls&gt;&lt;/urls&gt;&lt;electronic-resource-num&gt;10.3906/elk-1511-99&lt;/electronic-resource-num&gt;&lt;/record&gt;&lt;/Cite&gt;&lt;/EndNote&gt;</w:instrText>
      </w:r>
      <w:r w:rsidR="007B4FF3" w:rsidRPr="00E861F1">
        <w:fldChar w:fldCharType="separate"/>
      </w:r>
      <w:r w:rsidR="00FF1924">
        <w:rPr>
          <w:noProof/>
        </w:rPr>
        <w:t>[4]</w:t>
      </w:r>
      <w:r w:rsidR="007B4FF3" w:rsidRPr="00E861F1">
        <w:fldChar w:fldCharType="end"/>
      </w:r>
      <w:r w:rsidR="007B4FF3" w:rsidRPr="00E861F1">
        <w:t xml:space="preserve">. Which acquire a large number of hyperparameters to be set by experience or test. Therefore, </w:t>
      </w:r>
      <w:bookmarkStart w:id="0" w:name="OLE_LINK1"/>
      <w:bookmarkStart w:id="1" w:name="OLE_LINK2"/>
      <w:r w:rsidR="007B4FF3" w:rsidRPr="00E861F1">
        <w:rPr>
          <w:rFonts w:hint="eastAsia"/>
        </w:rPr>
        <w:t>w</w:t>
      </w:r>
      <w:r w:rsidR="007B4FF3" w:rsidRPr="00E861F1">
        <w:t xml:space="preserve">e utilized </w:t>
      </w:r>
      <w:r w:rsidR="0048345B" w:rsidRPr="00E861F1">
        <w:t>random forest consisted of CART decision trees based on morphological features extracted from NF and SpO</w:t>
      </w:r>
      <w:r w:rsidR="0048345B" w:rsidRPr="00E861F1">
        <w:rPr>
          <w:vertAlign w:val="subscript"/>
        </w:rPr>
        <w:t>2</w:t>
      </w:r>
      <w:r w:rsidR="0048345B" w:rsidRPr="00E861F1">
        <w:t xml:space="preserve"> for the real-time detection of SAHS. A long-time detector and a short-time detector are cascaded to improve the detection time resolution for SAHS events.</w:t>
      </w:r>
      <w:r w:rsidR="0048345B">
        <w:t xml:space="preserve"> </w:t>
      </w:r>
    </w:p>
    <w:bookmarkEnd w:id="0"/>
    <w:bookmarkEnd w:id="1"/>
    <w:p w14:paraId="204B9420" w14:textId="75E511C3" w:rsidR="00310DE6" w:rsidRPr="000C144C" w:rsidRDefault="00A007A9">
      <w:pPr>
        <w:ind w:firstLine="420"/>
      </w:pPr>
      <w:r>
        <w:t xml:space="preserve">The structure of this paper is divided into the following four parts: the first part summarized the research </w:t>
      </w:r>
      <w:r w:rsidR="00F6313B">
        <w:t>progress</w:t>
      </w:r>
      <w:r>
        <w:t xml:space="preserve"> of SAHS detection; the second part introduces the details of the cascading detection model; the third part quantitatively analyzes the performance of cascading detection model for </w:t>
      </w:r>
      <w:r w:rsidRPr="00876B85">
        <w:t xml:space="preserve">SAHS events and </w:t>
      </w:r>
      <w:r w:rsidR="00876B85">
        <w:t>AHI</w:t>
      </w:r>
      <w:r>
        <w:t xml:space="preserve">; the fourth part discusses the advantages of cascading detection model, the two types of error in prediction results and the comparison with other similar researches. </w:t>
      </w:r>
    </w:p>
    <w:p w14:paraId="0E7E4A4C" w14:textId="64DD75B3" w:rsidR="00310DE6" w:rsidRDefault="002644A1">
      <w:pPr>
        <w:rPr>
          <w:b/>
        </w:rPr>
      </w:pPr>
      <w:r>
        <w:rPr>
          <w:rFonts w:hint="eastAsia"/>
          <w:b/>
        </w:rPr>
        <w:t>M</w:t>
      </w:r>
      <w:r>
        <w:rPr>
          <w:b/>
        </w:rPr>
        <w:t>aterials and Methods</w:t>
      </w:r>
    </w:p>
    <w:p w14:paraId="1DF501B4" w14:textId="0BD5E2E0" w:rsidR="00310DE6" w:rsidRDefault="0038068F">
      <w:pPr>
        <w:rPr>
          <w:b/>
        </w:rPr>
      </w:pPr>
      <w:r>
        <w:rPr>
          <w:b/>
        </w:rPr>
        <w:t>Subjects</w:t>
      </w:r>
    </w:p>
    <w:p w14:paraId="5B4F23CA" w14:textId="5AB86642" w:rsidR="00310DE6" w:rsidRPr="005A36D0" w:rsidRDefault="0079408F">
      <w:r>
        <w:t xml:space="preserve">The database utilized in this paper is </w:t>
      </w:r>
      <w:r w:rsidRPr="0079408F">
        <w:t>St. Vincent University Hospital/Dublin University College Sleep Apnea Syndrome Database</w:t>
      </w:r>
      <w:r>
        <w:t xml:space="preserve"> (UCDDB)</w:t>
      </w:r>
      <w:r>
        <w:fldChar w:fldCharType="begin"/>
      </w:r>
      <w:r w:rsidR="00FF1924">
        <w:instrText xml:space="preserve"> ADDIN EN.CITE &lt;EndNote&gt;&lt;Cite&gt;&lt;Year&gt;2008&lt;/Year&gt;&lt;RecNum&gt;11&lt;/RecNum&gt;&lt;DisplayText&gt;[16]&lt;/DisplayText&gt;&lt;record&gt;&lt;rec-number&gt;11&lt;/rec-number&gt;&lt;foreign-keys&gt;&lt;key app="EN" db-id="zrewzdrxivet2he2se9pv9forzsz9xswwwtf" timestamp="1546159411"&gt;11&lt;/key&gt;&lt;/foreign-keys&gt;&lt;ref-type name="Journal Article"&gt;17&lt;/ref-type&gt;&lt;contributors&gt;&lt;/contributors&gt;&lt;titles&gt;&lt;title&gt;St. Vincent&amp;apos;s University Hospital University College Dublin Sleep Apnea Database&lt;/title&gt;&lt;/titles&gt;&lt;dates&gt;&lt;year&gt;2008&lt;/year&gt;&lt;/dates&gt;&lt;orig-pub&gt;http://physionet.org/pn3/ucddb/&lt;/orig-pub&gt;&lt;urls&gt;&lt;/urls&gt;&lt;/record&gt;&lt;/Cite&gt;&lt;/EndNote&gt;</w:instrText>
      </w:r>
      <w:r>
        <w:fldChar w:fldCharType="separate"/>
      </w:r>
      <w:r w:rsidR="00FF1924">
        <w:rPr>
          <w:noProof/>
        </w:rPr>
        <w:t>[16]</w:t>
      </w:r>
      <w:r>
        <w:fldChar w:fldCharType="end"/>
      </w:r>
      <w:r>
        <w:t xml:space="preserve"> public on </w:t>
      </w:r>
      <w:proofErr w:type="spellStart"/>
      <w:r>
        <w:t>Physionet</w:t>
      </w:r>
      <w:proofErr w:type="spellEnd"/>
      <w:r w:rsidR="00F8089D">
        <w:fldChar w:fldCharType="begin"/>
      </w:r>
      <w:r w:rsidR="00FF1924">
        <w:instrText xml:space="preserve"> ADDIN EN.CITE &lt;EndNote&gt;&lt;Cite&gt;&lt;Author&gt;Goldberger&lt;/Author&gt;&lt;Year&gt;2000&lt;/Year&gt;&lt;RecNum&gt;10&lt;/RecNum&gt;&lt;DisplayText&gt;[17]&lt;/DisplayText&gt;&lt;record&gt;&lt;rec-number&gt;10&lt;/rec-number&gt;&lt;foreign-keys&gt;&lt;key app="EN" db-id="zrewzdrxivet2he2se9pv9forzsz9xswwwtf" timestamp="1546158944"&gt;10&lt;/key&gt;&lt;/foreign-keys&gt;&lt;ref-type name="Journal Article"&gt;17&lt;/ref-type&gt;&lt;contributors&gt;&lt;authors&gt;&lt;author&gt;Goldberger, A. L.&lt;/author&gt;&lt;author&gt;Amaral, L. A. N.&lt;/author&gt;&lt;author&gt;Glass, L.&lt;/author&gt;&lt;author&gt;Hausdorff, J. M.&lt;/author&gt;&lt;author&gt;Ivanov, P. C.&lt;/author&gt;&lt;author&gt;Mark, R. G.&lt;/author&gt;&lt;author&gt;Mietus, J. E.&lt;/author&gt;&lt;author&gt;Moody, G. B.&lt;/author&gt;&lt;author&gt;Peng, C. K.&lt;/author&gt;&lt;author&gt;Stanley, H. E.&lt;/author&gt;&lt;/authors&gt;&lt;/contributors&gt;&lt;titles&gt;&lt;title&gt;PhysioBank, PhysioToolkit, and PhysioNet - Components of a new research resource for complex physiologic signals&lt;/title&gt;&lt;secondary-title&gt;Circulation&lt;/secondary-title&gt;&lt;/titles&gt;&lt;periodical&gt;&lt;full-title&gt;Circulation&lt;/full-title&gt;&lt;/periodical&gt;&lt;pages&gt;E215-E220&lt;/pages&gt;&lt;volume&gt;101&lt;/volume&gt;&lt;number&gt;23&lt;/number&gt;&lt;dates&gt;&lt;year&gt;2000&lt;/year&gt;&lt;pub-dates&gt;&lt;date&gt;Jun 13&lt;/date&gt;&lt;/pub-dates&gt;&lt;/dates&gt;&lt;isbn&gt;0009-7322&lt;/isbn&gt;&lt;accession-num&gt;WOS:000087571900001&lt;/accession-num&gt;&lt;urls&gt;&lt;related-urls&gt;&lt;url&gt;&amp;lt;Go to ISI&amp;gt;://WOS:000087571900001&lt;/url&gt;&lt;/related-urls&gt;&lt;/urls&gt;&lt;electronic-resource-num&gt;10.1161/01.CIR.101.23.e215&lt;/electronic-resource-num&gt;&lt;/record&gt;&lt;/Cite&gt;&lt;/EndNote&gt;</w:instrText>
      </w:r>
      <w:r w:rsidR="00F8089D">
        <w:fldChar w:fldCharType="separate"/>
      </w:r>
      <w:r w:rsidR="00FF1924">
        <w:rPr>
          <w:noProof/>
        </w:rPr>
        <w:t>[17]</w:t>
      </w:r>
      <w:r w:rsidR="00F8089D">
        <w:fldChar w:fldCharType="end"/>
      </w:r>
      <w:r>
        <w:t xml:space="preserve">. The database contains 25 subjects’ PSG which includes electroencephalogram (EEG), electrooculogram (EOG), submental electromyography (EMG), NF measured by thermistor, </w:t>
      </w:r>
      <w:bookmarkStart w:id="2" w:name="OLE_LINK5"/>
      <w:r>
        <w:t>ribcage and abdomen movements</w:t>
      </w:r>
      <w:bookmarkEnd w:id="2"/>
      <w:r>
        <w:t>, SpO</w:t>
      </w:r>
      <w:r w:rsidRPr="0079408F">
        <w:rPr>
          <w:vertAlign w:val="subscript"/>
        </w:rPr>
        <w:t>2</w:t>
      </w:r>
      <w:r>
        <w:t xml:space="preserve"> measured by finger pulse oximeter, snoring and body position. All signals were obtained by Jaeger-</w:t>
      </w:r>
      <w:proofErr w:type="spellStart"/>
      <w:r>
        <w:t>Toennies</w:t>
      </w:r>
      <w:proofErr w:type="spellEnd"/>
      <w:r>
        <w:t xml:space="preserve"> system. The annotation file consisted of onset time and duration of respiratory events provided by an experienced specialist. </w:t>
      </w:r>
      <w:r w:rsidR="00F8033A">
        <w:t>The cutoff value of AHI is commonly set to 5, 15, 30 events/h</w:t>
      </w:r>
      <w:r w:rsidR="009A2410">
        <w:fldChar w:fldCharType="begin">
          <w:fldData xml:space="preserve">PEVuZE5vdGU+PENpdGU+PEF1dGhvcj5CZXJyeTwvQXV0aG9yPjxZZWFyPjIwMTI8L1llYXI+PFJl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RdXJlc2hpPC9BdXRob3I+PFllYXI+MjAwMzwvWWVhcj48UmVjTnVtPjc8L1Jl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</w:fldData>
        </w:fldChar>
      </w:r>
      <w:r w:rsidR="00FF1924">
        <w:instrText xml:space="preserve"> ADDIN EN.CITE </w:instrText>
      </w:r>
      <w:r w:rsidR="00FF1924">
        <w:fldChar w:fldCharType="begin">
          <w:fldData xml:space="preserve">PEVuZE5vdGU+PENpdGU+PEF1dGhvcj5CZXJyeTwvQXV0aG9yPjxZZWFyPjIwMTI8L1llYXI+PFJl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</w:fldData>
        </w:fldChar>
      </w:r>
      <w:r w:rsidR="00FF1924">
        <w:instrText xml:space="preserve"> ADDIN EN.CITE.DATA </w:instrText>
      </w:r>
      <w:r w:rsidR="00FF1924">
        <w:fldChar w:fldCharType="end"/>
      </w:r>
      <w:r w:rsidR="009A2410">
        <w:fldChar w:fldCharType="separate"/>
      </w:r>
      <w:r w:rsidR="00FF1924">
        <w:rPr>
          <w:noProof/>
        </w:rPr>
        <w:t>[6, 7, 10, 18, 19]</w:t>
      </w:r>
      <w:r w:rsidR="009A2410">
        <w:fldChar w:fldCharType="end"/>
      </w:r>
      <w:r w:rsidR="00F8033A">
        <w:t>, while AHI = 5 events/h is usually used to determine a SAHS-positive patient</w:t>
      </w:r>
      <w:r w:rsidR="009A2410">
        <w:fldChar w:fldCharType="begin"/>
      </w:r>
      <w:r w:rsidR="002648A9">
        <w:instrText xml:space="preserve"> ADDIN EN.CITE &lt;EndNote&gt;&lt;Cite&gt;&lt;Author&gt;American academy of sleep medicine task&lt;/Author&gt;&lt;Year&gt;1999&lt;/Year&gt;&lt;RecNum&gt;8&lt;/RecNum&gt;&lt;DisplayText&gt;[20]&lt;/DisplayText&gt;&lt;record&gt;&lt;rec-number&gt;8&lt;/rec-number&gt;&lt;foreign-keys&gt;&lt;key app="EN" db-id="5zp0rzevixdad7eps2dpfwx9vfwwaafzs5ts" timestamp="1544672238"&gt;8&lt;/key&gt;&lt;/foreign-keys&gt;&lt;ref-type name="Journal Article"&gt;17&lt;/ref-type&gt;&lt;contributors&gt;&lt;authors&gt;&lt;author&gt;American academy of sleep medicine task, force&lt;/author&gt;&lt;/authors&gt;&lt;/contributors&gt;&lt;titles&gt;&lt;title&gt;Sleep-related breathing disorders in adults : recommendations for syndrome definition and measurement techniques in clinical research&lt;/title&gt;&lt;secondary-title&gt;Sleep&lt;/secondary-title&gt;&lt;/titles&gt;&lt;periodical&gt;&lt;full-title&gt;Sleep&lt;/full-title&gt;&lt;/periodical&gt;&lt;pages&gt;667-689&lt;/pages&gt;&lt;volume&gt;22&lt;/volume&gt;&lt;dates&gt;&lt;year&gt;1999&lt;/year&gt;&lt;pub-dates&gt;&lt;date&gt;1999&lt;/date&gt;&lt;/pub-dates&gt;&lt;/dates&gt;&lt;urls&gt;&lt;related-urls&gt;&lt;url&gt;https://ci.nii.ac.jp/naid/10011685953/en/&lt;/url&gt;&lt;/related-urls&gt;&lt;/urls&gt;&lt;/record&gt;&lt;/Cite&gt;&lt;/EndNote&gt;</w:instrText>
      </w:r>
      <w:r w:rsidR="009A2410">
        <w:fldChar w:fldCharType="separate"/>
      </w:r>
      <w:r w:rsidR="002648A9">
        <w:rPr>
          <w:noProof/>
        </w:rPr>
        <w:t>[20]</w:t>
      </w:r>
      <w:r w:rsidR="009A2410">
        <w:fldChar w:fldCharType="end"/>
      </w:r>
      <w:r w:rsidR="00F8033A">
        <w:t>. There are 2 non-SAHS subjects, 12 mild-SAHS subjects, 5 moderate-SAHS subjects and 6 severe-SAHS subjects in the database. To balance the number of subjects in each class, we randomly select 2, 4, 4, 5 subjects in each category for the following training and testing. The sleep-related parameters of the subjects are summarized in Table 1.</w:t>
      </w:r>
      <w:r w:rsidR="005A36D0" w:rsidRPr="005A36D0">
        <w:t xml:space="preserve"> </w:t>
      </w:r>
    </w:p>
    <w:p w14:paraId="72E331C3" w14:textId="75FA8419" w:rsidR="003709D4" w:rsidRDefault="003709D4" w:rsidP="003709D4">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1</w:t>
      </w:r>
      <w:r w:rsidR="009B6D6C">
        <w:rPr>
          <w:noProof/>
        </w:rPr>
        <w:fldChar w:fldCharType="end"/>
      </w:r>
      <w:r>
        <w:t xml:space="preserve">. Summary of sleep-related parameters (Mean </w:t>
      </w:r>
      <w:r>
        <w:rPr>
          <w:rFonts w:hint="eastAsia"/>
        </w:rPr>
        <w:t>±</w:t>
      </w:r>
      <w:r>
        <w:rPr>
          <w:rFonts w:hint="eastAsia"/>
        </w:rPr>
        <w:t xml:space="preserve"> </w:t>
      </w:r>
      <w:r>
        <w:t>Standard deviation</w:t>
      </w:r>
      <w:r>
        <w:rPr>
          <w:rFonts w:hint="eastAsia"/>
        </w:rPr>
        <w:t>）</w:t>
      </w:r>
    </w:p>
    <w:tbl>
      <w:tblPr>
        <w:tblW w:w="8306"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2268"/>
        <w:gridCol w:w="1560"/>
        <w:gridCol w:w="1377"/>
        <w:gridCol w:w="1695"/>
        <w:gridCol w:w="1406"/>
      </w:tblGrid>
      <w:tr w:rsidR="00310DE6" w14:paraId="2BA73603" w14:textId="77777777" w:rsidTr="00876B85">
        <w:trPr>
          <w:trHeight w:val="285"/>
        </w:trPr>
        <w:tc>
          <w:tcPr>
            <w:tcW w:w="2268" w:type="dxa"/>
            <w:tcBorders>
              <w:top w:val="single" w:sz="12" w:space="0" w:color="auto"/>
              <w:bottom w:val="single" w:sz="4" w:space="0" w:color="auto"/>
            </w:tcBorders>
            <w:shd w:val="clear" w:color="auto" w:fill="auto"/>
            <w:vAlign w:val="center"/>
          </w:tcPr>
          <w:p w14:paraId="1EF9505A" w14:textId="77777777" w:rsidR="00310DE6" w:rsidRDefault="00310DE6">
            <w:pPr>
              <w:widowControl/>
              <w:jc w:val="left"/>
              <w:rPr>
                <w:rFonts w:ascii="宋体" w:eastAsia="宋体" w:hAnsi="宋体" w:cs="宋体"/>
                <w:kern w:val="0"/>
                <w:sz w:val="24"/>
                <w:szCs w:val="24"/>
              </w:rPr>
            </w:pPr>
          </w:p>
        </w:tc>
        <w:tc>
          <w:tcPr>
            <w:tcW w:w="1560" w:type="dxa"/>
            <w:tcBorders>
              <w:top w:val="single" w:sz="12" w:space="0" w:color="auto"/>
              <w:bottom w:val="single" w:sz="4" w:space="0" w:color="auto"/>
            </w:tcBorders>
            <w:shd w:val="clear" w:color="auto" w:fill="auto"/>
            <w:vAlign w:val="center"/>
          </w:tcPr>
          <w:p w14:paraId="5D8C43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on-SAHS</w:t>
            </w:r>
          </w:p>
        </w:tc>
        <w:tc>
          <w:tcPr>
            <w:tcW w:w="1377" w:type="dxa"/>
            <w:tcBorders>
              <w:top w:val="single" w:sz="12" w:space="0" w:color="auto"/>
              <w:bottom w:val="single" w:sz="4" w:space="0" w:color="auto"/>
            </w:tcBorders>
            <w:shd w:val="clear" w:color="auto" w:fill="auto"/>
            <w:vAlign w:val="center"/>
          </w:tcPr>
          <w:p w14:paraId="68F6C49C"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ild SAHS</w:t>
            </w:r>
          </w:p>
        </w:tc>
        <w:tc>
          <w:tcPr>
            <w:tcW w:w="1695" w:type="dxa"/>
            <w:tcBorders>
              <w:top w:val="single" w:sz="12" w:space="0" w:color="auto"/>
              <w:bottom w:val="single" w:sz="4" w:space="0" w:color="auto"/>
            </w:tcBorders>
            <w:shd w:val="clear" w:color="auto" w:fill="auto"/>
            <w:vAlign w:val="center"/>
          </w:tcPr>
          <w:p w14:paraId="5DE18D2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oderate SAHS</w:t>
            </w:r>
          </w:p>
        </w:tc>
        <w:tc>
          <w:tcPr>
            <w:tcW w:w="1406" w:type="dxa"/>
            <w:tcBorders>
              <w:top w:val="single" w:sz="12" w:space="0" w:color="auto"/>
              <w:bottom w:val="single" w:sz="4" w:space="0" w:color="auto"/>
            </w:tcBorders>
            <w:shd w:val="clear" w:color="auto" w:fill="auto"/>
            <w:vAlign w:val="center"/>
          </w:tcPr>
          <w:p w14:paraId="30F1145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evere SAHS</w:t>
            </w:r>
          </w:p>
        </w:tc>
      </w:tr>
      <w:tr w:rsidR="00310DE6" w14:paraId="6305F032" w14:textId="77777777" w:rsidTr="00876B85">
        <w:trPr>
          <w:trHeight w:val="285"/>
        </w:trPr>
        <w:tc>
          <w:tcPr>
            <w:tcW w:w="2268" w:type="dxa"/>
            <w:tcBorders>
              <w:bottom w:val="nil"/>
            </w:tcBorders>
            <w:shd w:val="clear" w:color="auto" w:fill="auto"/>
            <w:vAlign w:val="center"/>
          </w:tcPr>
          <w:p w14:paraId="48CFDF17"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ge(years)</w:t>
            </w:r>
          </w:p>
        </w:tc>
        <w:tc>
          <w:tcPr>
            <w:tcW w:w="1560" w:type="dxa"/>
            <w:tcBorders>
              <w:bottom w:val="nil"/>
            </w:tcBorders>
            <w:shd w:val="clear" w:color="auto" w:fill="auto"/>
            <w:vAlign w:val="center"/>
          </w:tcPr>
          <w:p w14:paraId="69AE5290" w14:textId="430785BC" w:rsidR="00310DE6" w:rsidRDefault="009A2410">
            <w:pPr>
              <w:widowControl/>
              <w:jc w:val="left"/>
              <w:rPr>
                <w:rFonts w:ascii="等线" w:eastAsia="等线" w:hAnsi="等线"/>
                <w:color w:val="000000"/>
                <w:sz w:val="22"/>
              </w:rPr>
            </w:pPr>
            <w:r>
              <w:rPr>
                <w:rFonts w:ascii="等线" w:eastAsia="等线" w:hAnsi="等线" w:hint="eastAsia"/>
                <w:color w:val="000000"/>
                <w:sz w:val="22"/>
              </w:rPr>
              <w:t>52.0±15.6</w:t>
            </w:r>
          </w:p>
        </w:tc>
        <w:tc>
          <w:tcPr>
            <w:tcW w:w="1377" w:type="dxa"/>
            <w:tcBorders>
              <w:bottom w:val="nil"/>
            </w:tcBorders>
            <w:shd w:val="clear" w:color="auto" w:fill="auto"/>
            <w:vAlign w:val="center"/>
          </w:tcPr>
          <w:p w14:paraId="5FA25D04" w14:textId="752F117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9.0±1.6</w:t>
            </w:r>
          </w:p>
        </w:tc>
        <w:tc>
          <w:tcPr>
            <w:tcW w:w="1695" w:type="dxa"/>
            <w:tcBorders>
              <w:bottom w:val="nil"/>
            </w:tcBorders>
            <w:shd w:val="clear" w:color="auto" w:fill="auto"/>
            <w:vAlign w:val="center"/>
          </w:tcPr>
          <w:p w14:paraId="72D74235" w14:textId="20FA07D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57.5±7.</w:t>
            </w:r>
            <w:r w:rsidR="00823ACB">
              <w:rPr>
                <w:rFonts w:ascii="等线" w:eastAsia="等线" w:hAnsi="等线" w:cs="宋体"/>
                <w:color w:val="000000"/>
                <w:kern w:val="0"/>
                <w:sz w:val="22"/>
              </w:rPr>
              <w:t>2</w:t>
            </w:r>
          </w:p>
        </w:tc>
        <w:tc>
          <w:tcPr>
            <w:tcW w:w="1406" w:type="dxa"/>
            <w:tcBorders>
              <w:bottom w:val="nil"/>
            </w:tcBorders>
            <w:shd w:val="clear" w:color="auto" w:fill="auto"/>
            <w:vAlign w:val="center"/>
          </w:tcPr>
          <w:p w14:paraId="4713F0B3" w14:textId="0FD1037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6.6±5.</w:t>
            </w:r>
            <w:r w:rsidR="00823ACB">
              <w:rPr>
                <w:rFonts w:ascii="等线" w:eastAsia="等线" w:hAnsi="等线" w:cs="宋体"/>
                <w:color w:val="000000"/>
                <w:kern w:val="0"/>
                <w:sz w:val="22"/>
              </w:rPr>
              <w:t>5</w:t>
            </w:r>
          </w:p>
        </w:tc>
      </w:tr>
      <w:tr w:rsidR="00310DE6" w14:paraId="5065F1FA" w14:textId="77777777" w:rsidTr="00876B85">
        <w:trPr>
          <w:trHeight w:val="285"/>
        </w:trPr>
        <w:tc>
          <w:tcPr>
            <w:tcW w:w="2268" w:type="dxa"/>
            <w:tcBorders>
              <w:top w:val="nil"/>
              <w:bottom w:val="nil"/>
            </w:tcBorders>
            <w:shd w:val="clear" w:color="auto" w:fill="auto"/>
            <w:vAlign w:val="center"/>
          </w:tcPr>
          <w:p w14:paraId="75DCA0F4"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BMI(</w:t>
            </w:r>
            <w:proofErr w:type="gramEnd"/>
            <w:r>
              <w:rPr>
                <w:rFonts w:ascii="等线" w:eastAsia="等线" w:hAnsi="等线" w:cs="宋体" w:hint="eastAsia"/>
                <w:color w:val="000000"/>
                <w:kern w:val="0"/>
                <w:sz w:val="22"/>
              </w:rPr>
              <w:t>kg/m</w:t>
            </w:r>
            <w:r>
              <w:rPr>
                <w:rFonts w:ascii="等线" w:eastAsia="等线" w:hAnsi="等线" w:cs="宋体" w:hint="eastAsia"/>
                <w:color w:val="000000"/>
                <w:kern w:val="0"/>
                <w:sz w:val="22"/>
                <w:vertAlign w:val="superscript"/>
              </w:rPr>
              <w:t>2</w:t>
            </w:r>
            <w:r>
              <w:rPr>
                <w:rFonts w:ascii="等线" w:eastAsia="等线" w:hAnsi="等线" w:cs="宋体" w:hint="eastAsia"/>
                <w:color w:val="000000"/>
                <w:kern w:val="0"/>
                <w:sz w:val="22"/>
              </w:rPr>
              <w:t>)</w:t>
            </w:r>
          </w:p>
        </w:tc>
        <w:tc>
          <w:tcPr>
            <w:tcW w:w="1560" w:type="dxa"/>
            <w:tcBorders>
              <w:top w:val="nil"/>
              <w:bottom w:val="nil"/>
            </w:tcBorders>
            <w:shd w:val="clear" w:color="auto" w:fill="auto"/>
            <w:vAlign w:val="center"/>
          </w:tcPr>
          <w:p w14:paraId="2C1794F9" w14:textId="7C04D78A" w:rsidR="00310DE6" w:rsidRDefault="009A2410">
            <w:pPr>
              <w:widowControl/>
              <w:jc w:val="left"/>
              <w:rPr>
                <w:rFonts w:ascii="等线" w:eastAsia="等线" w:hAnsi="等线"/>
                <w:color w:val="000000"/>
                <w:sz w:val="22"/>
              </w:rPr>
            </w:pPr>
            <w:r>
              <w:rPr>
                <w:rFonts w:ascii="等线" w:eastAsia="等线" w:hAnsi="等线" w:hint="eastAsia"/>
                <w:color w:val="000000"/>
                <w:sz w:val="22"/>
              </w:rPr>
              <w:t>31.0±3.</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1FBAD054" w14:textId="0124155C"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8.5±2.7</w:t>
            </w:r>
          </w:p>
        </w:tc>
        <w:tc>
          <w:tcPr>
            <w:tcW w:w="1695" w:type="dxa"/>
            <w:tcBorders>
              <w:top w:val="nil"/>
              <w:bottom w:val="nil"/>
            </w:tcBorders>
            <w:shd w:val="clear" w:color="auto" w:fill="auto"/>
            <w:vAlign w:val="center"/>
          </w:tcPr>
          <w:p w14:paraId="5CD6DF03" w14:textId="3602DE30"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1.5±2.</w:t>
            </w:r>
            <w:r w:rsidR="00823ACB">
              <w:rPr>
                <w:rFonts w:ascii="等线" w:eastAsia="等线" w:hAnsi="等线" w:cs="宋体"/>
                <w:color w:val="000000"/>
                <w:kern w:val="0"/>
                <w:sz w:val="22"/>
              </w:rPr>
              <w:t>3</w:t>
            </w:r>
          </w:p>
        </w:tc>
        <w:tc>
          <w:tcPr>
            <w:tcW w:w="1406" w:type="dxa"/>
            <w:tcBorders>
              <w:top w:val="nil"/>
              <w:bottom w:val="nil"/>
            </w:tcBorders>
            <w:shd w:val="clear" w:color="auto" w:fill="auto"/>
            <w:vAlign w:val="center"/>
          </w:tcPr>
          <w:p w14:paraId="3A364E48" w14:textId="66461ACB"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34.</w:t>
            </w:r>
            <w:r w:rsidR="00823ACB">
              <w:rPr>
                <w:rFonts w:ascii="等线" w:eastAsia="等线" w:hAnsi="等线" w:cs="宋体"/>
                <w:color w:val="000000"/>
                <w:kern w:val="0"/>
                <w:sz w:val="22"/>
              </w:rPr>
              <w:t>4</w:t>
            </w:r>
            <w:r>
              <w:rPr>
                <w:rFonts w:ascii="等线" w:eastAsia="等线" w:hAnsi="等线" w:cs="宋体" w:hint="eastAsia"/>
                <w:color w:val="000000"/>
                <w:kern w:val="0"/>
                <w:sz w:val="22"/>
              </w:rPr>
              <w:t>±6.2</w:t>
            </w:r>
          </w:p>
        </w:tc>
      </w:tr>
      <w:tr w:rsidR="00310DE6" w14:paraId="0B4EF208" w14:textId="77777777" w:rsidTr="00876B85">
        <w:trPr>
          <w:trHeight w:val="285"/>
        </w:trPr>
        <w:tc>
          <w:tcPr>
            <w:tcW w:w="2268" w:type="dxa"/>
            <w:tcBorders>
              <w:top w:val="nil"/>
              <w:bottom w:val="nil"/>
            </w:tcBorders>
            <w:shd w:val="clear" w:color="auto" w:fill="auto"/>
            <w:vAlign w:val="center"/>
          </w:tcPr>
          <w:p w14:paraId="7200EB25" w14:textId="77777777" w:rsidR="00310DE6" w:rsidRDefault="009A2410">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HI(</w:t>
            </w:r>
            <w:proofErr w:type="gramEnd"/>
            <w:r>
              <w:rPr>
                <w:rFonts w:ascii="等线" w:eastAsia="等线" w:hAnsi="等线" w:cs="宋体" w:hint="eastAsia"/>
                <w:color w:val="000000"/>
                <w:kern w:val="0"/>
                <w:sz w:val="22"/>
              </w:rPr>
              <w:t>events/h)</w:t>
            </w:r>
          </w:p>
        </w:tc>
        <w:tc>
          <w:tcPr>
            <w:tcW w:w="1560" w:type="dxa"/>
            <w:tcBorders>
              <w:top w:val="nil"/>
              <w:bottom w:val="nil"/>
            </w:tcBorders>
            <w:shd w:val="clear" w:color="auto" w:fill="auto"/>
            <w:vAlign w:val="center"/>
          </w:tcPr>
          <w:p w14:paraId="2849D6CA" w14:textId="2A3ECA94" w:rsidR="00310DE6" w:rsidRDefault="009A2410">
            <w:pPr>
              <w:widowControl/>
              <w:jc w:val="left"/>
              <w:rPr>
                <w:rFonts w:ascii="等线" w:eastAsia="等线" w:hAnsi="等线"/>
                <w:color w:val="000000"/>
                <w:sz w:val="22"/>
              </w:rPr>
            </w:pPr>
            <w:r>
              <w:rPr>
                <w:rFonts w:ascii="等线" w:eastAsia="等线" w:hAnsi="等线" w:hint="eastAsia"/>
                <w:color w:val="000000"/>
                <w:sz w:val="22"/>
              </w:rPr>
              <w:t>4.</w:t>
            </w:r>
            <w:r w:rsidR="00823ACB">
              <w:rPr>
                <w:rFonts w:ascii="等线" w:eastAsia="等线" w:hAnsi="等线"/>
                <w:color w:val="000000"/>
                <w:sz w:val="22"/>
              </w:rPr>
              <w:t>1</w:t>
            </w:r>
            <w:r>
              <w:rPr>
                <w:rFonts w:ascii="等线" w:eastAsia="等线" w:hAnsi="等线" w:hint="eastAsia"/>
                <w:color w:val="000000"/>
                <w:sz w:val="22"/>
              </w:rPr>
              <w:t>±5.</w:t>
            </w:r>
            <w:r w:rsidR="00823ACB">
              <w:rPr>
                <w:rFonts w:ascii="等线" w:eastAsia="等线" w:hAnsi="等线"/>
                <w:color w:val="000000"/>
                <w:sz w:val="22"/>
              </w:rPr>
              <w:t>7</w:t>
            </w:r>
          </w:p>
        </w:tc>
        <w:tc>
          <w:tcPr>
            <w:tcW w:w="1377" w:type="dxa"/>
            <w:tcBorders>
              <w:top w:val="nil"/>
              <w:bottom w:val="nil"/>
            </w:tcBorders>
            <w:shd w:val="clear" w:color="auto" w:fill="auto"/>
            <w:vAlign w:val="center"/>
          </w:tcPr>
          <w:p w14:paraId="33C1D009" w14:textId="130C54C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1.8</w:t>
            </w:r>
          </w:p>
        </w:tc>
        <w:tc>
          <w:tcPr>
            <w:tcW w:w="1695" w:type="dxa"/>
            <w:tcBorders>
              <w:top w:val="nil"/>
              <w:bottom w:val="nil"/>
            </w:tcBorders>
            <w:shd w:val="clear" w:color="auto" w:fill="auto"/>
            <w:vAlign w:val="center"/>
          </w:tcPr>
          <w:p w14:paraId="2D56BC24" w14:textId="7A7E2443"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25.</w:t>
            </w:r>
            <w:r w:rsidR="00823ACB">
              <w:rPr>
                <w:rFonts w:ascii="等线" w:eastAsia="等线" w:hAnsi="等线" w:cs="宋体"/>
                <w:color w:val="000000"/>
                <w:kern w:val="0"/>
                <w:sz w:val="22"/>
              </w:rPr>
              <w:t>6</w:t>
            </w:r>
            <w:r>
              <w:rPr>
                <w:rFonts w:ascii="等线" w:eastAsia="等线" w:hAnsi="等线" w:cs="宋体" w:hint="eastAsia"/>
                <w:color w:val="000000"/>
                <w:kern w:val="0"/>
                <w:sz w:val="22"/>
              </w:rPr>
              <w:t>±3.</w:t>
            </w:r>
            <w:r w:rsidR="00823ACB">
              <w:rPr>
                <w:rFonts w:ascii="等线" w:eastAsia="等线" w:hAnsi="等线" w:cs="宋体"/>
                <w:color w:val="000000"/>
                <w:kern w:val="0"/>
                <w:sz w:val="22"/>
              </w:rPr>
              <w:t>6</w:t>
            </w:r>
          </w:p>
        </w:tc>
        <w:tc>
          <w:tcPr>
            <w:tcW w:w="1406" w:type="dxa"/>
            <w:tcBorders>
              <w:top w:val="nil"/>
              <w:bottom w:val="nil"/>
            </w:tcBorders>
            <w:shd w:val="clear" w:color="auto" w:fill="auto"/>
            <w:vAlign w:val="center"/>
          </w:tcPr>
          <w:p w14:paraId="737C86DE" w14:textId="4AEE74AA"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43.</w:t>
            </w:r>
            <w:r w:rsidR="00823ACB">
              <w:rPr>
                <w:rFonts w:ascii="等线" w:eastAsia="等线" w:hAnsi="等线" w:cs="宋体"/>
                <w:color w:val="000000"/>
                <w:kern w:val="0"/>
                <w:sz w:val="22"/>
              </w:rPr>
              <w:t>8</w:t>
            </w:r>
            <w:r>
              <w:rPr>
                <w:rFonts w:ascii="等线" w:eastAsia="等线" w:hAnsi="等线" w:cs="宋体" w:hint="eastAsia"/>
                <w:color w:val="000000"/>
                <w:kern w:val="0"/>
                <w:sz w:val="22"/>
              </w:rPr>
              <w:t>±16.3</w:t>
            </w:r>
          </w:p>
        </w:tc>
      </w:tr>
      <w:tr w:rsidR="00310DE6" w14:paraId="0BD5FDFC" w14:textId="77777777" w:rsidTr="00876B85">
        <w:trPr>
          <w:trHeight w:val="285"/>
        </w:trPr>
        <w:tc>
          <w:tcPr>
            <w:tcW w:w="2268" w:type="dxa"/>
            <w:tcBorders>
              <w:top w:val="nil"/>
              <w:bottom w:val="nil"/>
            </w:tcBorders>
            <w:shd w:val="clear" w:color="auto" w:fill="auto"/>
            <w:vAlign w:val="center"/>
          </w:tcPr>
          <w:p w14:paraId="6EA7C84A"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lastRenderedPageBreak/>
              <w:t>Study Duration(hours)</w:t>
            </w:r>
          </w:p>
        </w:tc>
        <w:tc>
          <w:tcPr>
            <w:tcW w:w="1560" w:type="dxa"/>
            <w:tcBorders>
              <w:top w:val="nil"/>
              <w:bottom w:val="nil"/>
            </w:tcBorders>
            <w:shd w:val="clear" w:color="auto" w:fill="auto"/>
            <w:vAlign w:val="center"/>
          </w:tcPr>
          <w:p w14:paraId="35BB9F3E" w14:textId="4DE71D15" w:rsidR="00310DE6" w:rsidRDefault="009A2410">
            <w:pPr>
              <w:widowControl/>
              <w:jc w:val="left"/>
              <w:rPr>
                <w:rFonts w:ascii="等线" w:eastAsia="等线" w:hAnsi="等线"/>
                <w:color w:val="000000"/>
                <w:sz w:val="22"/>
              </w:rPr>
            </w:pPr>
            <w:r>
              <w:rPr>
                <w:rFonts w:ascii="等线" w:eastAsia="等线" w:hAnsi="等线" w:hint="eastAsia"/>
                <w:color w:val="000000"/>
                <w:sz w:val="22"/>
              </w:rPr>
              <w:t>7.0±0.</w:t>
            </w:r>
            <w:r w:rsidR="00823ACB">
              <w:rPr>
                <w:rFonts w:ascii="等线" w:eastAsia="等线" w:hAnsi="等线"/>
                <w:color w:val="000000"/>
                <w:sz w:val="22"/>
              </w:rPr>
              <w:t>9</w:t>
            </w:r>
          </w:p>
        </w:tc>
        <w:tc>
          <w:tcPr>
            <w:tcW w:w="1377" w:type="dxa"/>
            <w:tcBorders>
              <w:top w:val="nil"/>
              <w:bottom w:val="nil"/>
            </w:tcBorders>
            <w:shd w:val="clear" w:color="auto" w:fill="auto"/>
            <w:vAlign w:val="center"/>
          </w:tcPr>
          <w:p w14:paraId="79D8D7C6" w14:textId="7F78B202"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7.0±0.</w:t>
            </w:r>
            <w:r w:rsidR="00823ACB">
              <w:rPr>
                <w:rFonts w:ascii="等线" w:eastAsia="等线" w:hAnsi="等线" w:cs="宋体"/>
                <w:color w:val="000000"/>
                <w:kern w:val="0"/>
                <w:sz w:val="22"/>
              </w:rPr>
              <w:t>2</w:t>
            </w:r>
          </w:p>
        </w:tc>
        <w:tc>
          <w:tcPr>
            <w:tcW w:w="1695" w:type="dxa"/>
            <w:tcBorders>
              <w:top w:val="nil"/>
              <w:bottom w:val="nil"/>
            </w:tcBorders>
            <w:shd w:val="clear" w:color="auto" w:fill="auto"/>
            <w:vAlign w:val="center"/>
          </w:tcPr>
          <w:p w14:paraId="0EDAC75C" w14:textId="060AFE2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6±0.4</w:t>
            </w:r>
          </w:p>
        </w:tc>
        <w:tc>
          <w:tcPr>
            <w:tcW w:w="1406" w:type="dxa"/>
            <w:tcBorders>
              <w:top w:val="nil"/>
              <w:bottom w:val="nil"/>
            </w:tcBorders>
            <w:shd w:val="clear" w:color="auto" w:fill="auto"/>
            <w:vAlign w:val="center"/>
          </w:tcPr>
          <w:p w14:paraId="7A1ED4C8" w14:textId="15393A84"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6.8±0.8</w:t>
            </w:r>
          </w:p>
        </w:tc>
      </w:tr>
      <w:tr w:rsidR="00310DE6" w14:paraId="267B41F0" w14:textId="77777777" w:rsidTr="00876B85">
        <w:trPr>
          <w:trHeight w:val="285"/>
        </w:trPr>
        <w:tc>
          <w:tcPr>
            <w:tcW w:w="2268" w:type="dxa"/>
            <w:tcBorders>
              <w:top w:val="nil"/>
              <w:bottom w:val="single" w:sz="12" w:space="0" w:color="auto"/>
            </w:tcBorders>
            <w:shd w:val="clear" w:color="auto" w:fill="auto"/>
            <w:vAlign w:val="center"/>
          </w:tcPr>
          <w:p w14:paraId="2B7D73C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Epworth Sleepiness Score</w:t>
            </w:r>
          </w:p>
        </w:tc>
        <w:tc>
          <w:tcPr>
            <w:tcW w:w="1560" w:type="dxa"/>
            <w:tcBorders>
              <w:top w:val="nil"/>
              <w:bottom w:val="single" w:sz="12" w:space="0" w:color="auto"/>
            </w:tcBorders>
            <w:shd w:val="clear" w:color="auto" w:fill="auto"/>
            <w:vAlign w:val="center"/>
          </w:tcPr>
          <w:p w14:paraId="06D075B7" w14:textId="6A1CF7CE" w:rsidR="00310DE6" w:rsidRDefault="009A2410">
            <w:pPr>
              <w:widowControl/>
              <w:jc w:val="left"/>
              <w:rPr>
                <w:rFonts w:ascii="等线" w:eastAsia="等线" w:hAnsi="等线"/>
                <w:color w:val="000000"/>
                <w:sz w:val="22"/>
              </w:rPr>
            </w:pPr>
            <w:r>
              <w:rPr>
                <w:rFonts w:ascii="等线" w:eastAsia="等线" w:hAnsi="等线" w:hint="eastAsia"/>
                <w:color w:val="000000"/>
                <w:sz w:val="22"/>
              </w:rPr>
              <w:t>7.0±8.</w:t>
            </w:r>
            <w:r w:rsidR="00823ACB">
              <w:rPr>
                <w:rFonts w:ascii="等线" w:eastAsia="等线" w:hAnsi="等线"/>
                <w:color w:val="000000"/>
                <w:sz w:val="22"/>
              </w:rPr>
              <w:t>5</w:t>
            </w:r>
          </w:p>
        </w:tc>
        <w:tc>
          <w:tcPr>
            <w:tcW w:w="1377" w:type="dxa"/>
            <w:tcBorders>
              <w:top w:val="nil"/>
              <w:bottom w:val="single" w:sz="12" w:space="0" w:color="auto"/>
            </w:tcBorders>
            <w:shd w:val="clear" w:color="auto" w:fill="auto"/>
            <w:vAlign w:val="center"/>
          </w:tcPr>
          <w:p w14:paraId="064092B9" w14:textId="11146BA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4.5±3.</w:t>
            </w:r>
            <w:r w:rsidR="00823ACB">
              <w:rPr>
                <w:rFonts w:ascii="等线" w:eastAsia="等线" w:hAnsi="等线" w:cs="宋体"/>
                <w:color w:val="000000"/>
                <w:kern w:val="0"/>
                <w:sz w:val="22"/>
              </w:rPr>
              <w:t>9</w:t>
            </w:r>
          </w:p>
        </w:tc>
        <w:tc>
          <w:tcPr>
            <w:tcW w:w="1695" w:type="dxa"/>
            <w:tcBorders>
              <w:top w:val="nil"/>
              <w:bottom w:val="single" w:sz="12" w:space="0" w:color="auto"/>
            </w:tcBorders>
            <w:shd w:val="clear" w:color="auto" w:fill="auto"/>
            <w:vAlign w:val="center"/>
          </w:tcPr>
          <w:p w14:paraId="7649813F" w14:textId="2AF6DB91"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9.</w:t>
            </w:r>
            <w:r w:rsidR="00823ACB">
              <w:rPr>
                <w:rFonts w:ascii="等线" w:eastAsia="等线" w:hAnsi="等线" w:cs="宋体"/>
                <w:color w:val="000000"/>
                <w:kern w:val="0"/>
                <w:sz w:val="22"/>
              </w:rPr>
              <w:t>3</w:t>
            </w:r>
            <w:r>
              <w:rPr>
                <w:rFonts w:ascii="等线" w:eastAsia="等线" w:hAnsi="等线" w:cs="宋体" w:hint="eastAsia"/>
                <w:color w:val="000000"/>
                <w:kern w:val="0"/>
                <w:sz w:val="22"/>
              </w:rPr>
              <w:t>±6.2</w:t>
            </w:r>
          </w:p>
        </w:tc>
        <w:tc>
          <w:tcPr>
            <w:tcW w:w="1406" w:type="dxa"/>
            <w:tcBorders>
              <w:top w:val="nil"/>
              <w:bottom w:val="single" w:sz="12" w:space="0" w:color="auto"/>
            </w:tcBorders>
            <w:shd w:val="clear" w:color="auto" w:fill="auto"/>
            <w:vAlign w:val="center"/>
          </w:tcPr>
          <w:p w14:paraId="7CF03702" w14:textId="4F869539"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12.4±7.9</w:t>
            </w:r>
          </w:p>
        </w:tc>
      </w:tr>
    </w:tbl>
    <w:p w14:paraId="18B8E2F9" w14:textId="77777777" w:rsidR="00876B85" w:rsidRDefault="00876B85"/>
    <w:p w14:paraId="619D518D" w14:textId="31298991" w:rsidR="00310DE6" w:rsidRDefault="00E213BE">
      <w:r>
        <w:t xml:space="preserve">According to </w:t>
      </w:r>
      <w:r w:rsidR="00DB64E3">
        <w:t>American Academy of Sleep Medicine (AASM) manual</w:t>
      </w:r>
      <w:r w:rsidR="005C12A7">
        <w:fldChar w:fldCharType="begin"/>
      </w:r>
      <w:r w:rsidR="00FF1924">
        <w:instrText xml:space="preserve"> ADDIN EN.CITE &lt;EndNote&gt;&lt;Cite&gt;&lt;Author&gt;Berry&lt;/Author&gt;&lt;Year&gt;2012&lt;/Year&gt;&lt;RecNum&gt;3&lt;/RecNum&gt;&lt;DisplayText&gt;[18]&lt;/DisplayText&gt;&lt;record&gt;&lt;rec-number&gt;3&lt;/rec-number&gt;&lt;foreign-keys&gt;&lt;key app="EN" db-id="5zp0rzevixdad7eps2dpfwx9vfwwaafzs5ts" timestamp="1544587583"&gt;3&lt;/key&gt;&lt;/foreign-keys&gt;&lt;ref-type name="Journal Article"&gt;17&lt;/ref-type&gt;&lt;contributors&gt;&lt;authors&gt;&lt;author&gt;Berry, RB.&lt;/author&gt;&lt;author&gt;Budhiraja, R.&lt;/author&gt;&lt;author&gt;Gottlieb, DJ.&lt;/author&gt;&lt;author&gt;Gozal, D.&lt;/author&gt;&lt;author&gt;Iber, C.&lt;/author&gt;&lt;author&gt;Kapur, VK.&lt;/author&gt;&lt;author&gt;Marcus, CL.&lt;/author&gt;&lt;author&gt;Mehra, R.&lt;/author&gt;&lt;author&gt;Parthasarathy, S.&lt;/author&gt;&lt;author&gt;Quan, SF.&lt;/author&gt;&lt;author&gt;Redline, S.&lt;/author&gt;&lt;author&gt;Strohl, KP.&lt;/author&gt;&lt;author&gt;Davidson Ward, SL.&lt;/author&gt;&lt;author&gt;Tangredi, MM.&lt;/author&gt;&lt;/authors&gt;&lt;/contributors&gt;&lt;titles&gt;&lt;title&gt;Rules for scoring respiratory events in sleep: update of the 2007 AASM Manual for the Scoring of Sleep and Associated Events. Deliberations of the Sleep Apnea Definitions Task Force of the American Academy of Sleep Medicine&lt;/title&gt;&lt;secondary-title&gt;J Clin Sleep Med&lt;/secondary-title&gt;&lt;/titles&gt;&lt;periodical&gt;&lt;full-title&gt;J Clin Sleep Med&lt;/full-title&gt;&lt;/periodical&gt;&lt;pages&gt;597-619&lt;/pages&gt;&lt;volume&gt;8&lt;/volume&gt;&lt;number&gt;5&lt;/number&gt;&lt;dates&gt;&lt;year&gt;2012&lt;/year&gt;&lt;/dates&gt;&lt;isbn&gt;1550-9397 (Print)&lt;/isbn&gt;&lt;urls&gt;&lt;related-urls&gt;&lt;url&gt;http://pubmed.cn/23066376&lt;/url&gt;&lt;url&gt;http://europepmc.org/abstract/MED/23066376&lt;/url&gt;&lt;url&gt;http://www.ncbi.nlm.nih.gov/pmc/articles/pmid/23066376/&lt;/url&gt;&lt;/related-urls&gt;&lt;/urls&gt;&lt;remote-database-provider&gt;PubMed.cn&lt;/remote-database-provider&gt;&lt;language&gt;eng&lt;/language&gt;&lt;/record&gt;&lt;/Cite&gt;&lt;/EndNote&gt;</w:instrText>
      </w:r>
      <w:r w:rsidR="005C12A7">
        <w:fldChar w:fldCharType="separate"/>
      </w:r>
      <w:r w:rsidR="00FF1924">
        <w:rPr>
          <w:noProof/>
        </w:rPr>
        <w:t>[18]</w:t>
      </w:r>
      <w:r w:rsidR="005C12A7">
        <w:fldChar w:fldCharType="end"/>
      </w:r>
      <w:r w:rsidR="00DB64E3">
        <w:t xml:space="preserve">, apnea is scored when there is a more than 90% drop in the peak signal of pre-event baseline with a duration longer than 10s in the </w:t>
      </w:r>
      <w:proofErr w:type="spellStart"/>
      <w:r w:rsidR="00DB64E3" w:rsidRPr="00DB64E3">
        <w:rPr>
          <w:highlight w:val="yellow"/>
        </w:rPr>
        <w:t>oro</w:t>
      </w:r>
      <w:proofErr w:type="spellEnd"/>
      <w:r w:rsidR="00DB64E3" w:rsidRPr="00DB64E3">
        <w:rPr>
          <w:highlight w:val="yellow"/>
        </w:rPr>
        <w:t>-nasal thermal sensor signal</w:t>
      </w:r>
      <w:r w:rsidR="00DB64E3">
        <w:t>; hypopnea is scored by the following rules: 1) there is a more than 30% drop in the peak signal of pre-event baseline</w:t>
      </w:r>
      <w:r w:rsidR="005C12A7">
        <w:t xml:space="preserve"> with a duration longer than 10s </w:t>
      </w:r>
      <w:r w:rsidR="00DB64E3">
        <w:t>in the nasal pressure signal</w:t>
      </w:r>
      <w:r w:rsidR="005C12A7">
        <w:t>, accompanied by 2) more than 3% arterial oxygen desaturation or an arousal. As a result, we selected NF and SpO</w:t>
      </w:r>
      <w:r w:rsidR="005C12A7" w:rsidRPr="005C12A7">
        <w:rPr>
          <w:vertAlign w:val="subscript"/>
        </w:rPr>
        <w:t>2</w:t>
      </w:r>
      <w:r w:rsidR="00DB64E3">
        <w:t xml:space="preserve"> </w:t>
      </w:r>
      <w:r w:rsidR="005C12A7">
        <w:t xml:space="preserve">for SAHS detection. </w:t>
      </w:r>
    </w:p>
    <w:p w14:paraId="6B4E855B" w14:textId="651BB479" w:rsidR="00310DE6" w:rsidRDefault="0038068F">
      <w:pPr>
        <w:rPr>
          <w:b/>
        </w:rPr>
      </w:pPr>
      <w:r>
        <w:rPr>
          <w:rFonts w:hint="eastAsia"/>
          <w:b/>
        </w:rPr>
        <w:t>S</w:t>
      </w:r>
      <w:r>
        <w:rPr>
          <w:b/>
        </w:rPr>
        <w:t>tudy design</w:t>
      </w:r>
    </w:p>
    <w:p w14:paraId="3E5EECEB" w14:textId="6A00063B" w:rsidR="00310DE6" w:rsidRDefault="005D025C">
      <w:r>
        <w:rPr>
          <w:rFonts w:hint="eastAsia"/>
          <w:noProof/>
        </w:rPr>
        <mc:AlternateContent>
          <mc:Choice Requires="wpg">
            <w:drawing>
              <wp:anchor distT="0" distB="0" distL="114300" distR="114300" simplePos="0" relativeHeight="251773952" behindDoc="0" locked="0" layoutInCell="1" allowOverlap="1" wp14:anchorId="1DFBEA24" wp14:editId="61682517">
                <wp:simplePos x="0" y="0"/>
                <wp:positionH relativeFrom="column">
                  <wp:posOffset>4313</wp:posOffset>
                </wp:positionH>
                <wp:positionV relativeFrom="paragraph">
                  <wp:posOffset>1026831</wp:posOffset>
                </wp:positionV>
                <wp:extent cx="5274310" cy="3976490"/>
                <wp:effectExtent l="0" t="0" r="2540" b="5080"/>
                <wp:wrapTopAndBottom/>
                <wp:docPr id="8" name="组合 8"/>
                <wp:cNvGraphicFramePr/>
                <a:graphic xmlns:a="http://schemas.openxmlformats.org/drawingml/2006/main">
                  <a:graphicData uri="http://schemas.microsoft.com/office/word/2010/wordprocessingGroup">
                    <wpg:wgp>
                      <wpg:cNvGrpSpPr/>
                      <wpg:grpSpPr>
                        <a:xfrm>
                          <a:off x="0" y="0"/>
                          <a:ext cx="5274310" cy="3976490"/>
                          <a:chOff x="0" y="0"/>
                          <a:chExt cx="5274310" cy="3976490"/>
                        </a:xfrm>
                      </wpg:grpSpPr>
                      <wps:wsp>
                        <wps:cNvPr id="2" name="文本框 2"/>
                        <wps:cNvSpPr txBox="1"/>
                        <wps:spPr>
                          <a:xfrm>
                            <a:off x="0" y="3778370"/>
                            <a:ext cx="5273675" cy="198120"/>
                          </a:xfrm>
                          <a:prstGeom prst="rect">
                            <a:avLst/>
                          </a:prstGeom>
                          <a:solidFill>
                            <a:prstClr val="white"/>
                          </a:solidFill>
                          <a:ln>
                            <a:noFill/>
                          </a:ln>
                        </wps:spPr>
                        <wps:txbx>
                          <w:txbxContent>
                            <w:p w14:paraId="78D7D2F0" w14:textId="4AFCDA4F" w:rsidR="00D24CFD" w:rsidRPr="00F525E0" w:rsidRDefault="00D24CFD"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SAHS event det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4" name="图片 4"/>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696335"/>
                          </a:xfrm>
                          <a:prstGeom prst="rect">
                            <a:avLst/>
                          </a:prstGeom>
                        </pic:spPr>
                      </pic:pic>
                    </wpg:wgp>
                  </a:graphicData>
                </a:graphic>
              </wp:anchor>
            </w:drawing>
          </mc:Choice>
          <mc:Fallback>
            <w:pict>
              <v:group w14:anchorId="1DFBEA24" id="组合 8" o:spid="_x0000_s1026" style="position:absolute;left:0;text-align:left;margin-left:.35pt;margin-top:80.85pt;width:415.3pt;height:313.1pt;z-index:251773952" coordsize="52743,3976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">
                <v:shapetype id="_x0000_t202" coordsize="21600,21600" o:spt="202" path="m,l,21600r21600,l21600,xe">
                  <v:stroke joinstyle="miter"/>
                  <v:path gradientshapeok="t" o:connecttype="rect"/>
                </v:shapetype>
                <v:shape id="文本框 2" o:spid="_x0000_s1027" type="#_x0000_t202" style="position:absolute;top:37783;width:52736;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14:paraId="78D7D2F0" w14:textId="4AFCDA4F" w:rsidR="00D24CFD" w:rsidRPr="00F525E0" w:rsidRDefault="00D24CFD" w:rsidP="00F525E0">
                        <w:pPr>
                          <w:pStyle w:val="a7"/>
                          <w:jc w:val="center"/>
                        </w:pPr>
                        <w:r>
                          <w:t xml:space="preserve">Figure </w:t>
                        </w:r>
                        <w:r>
                          <w:rPr>
                            <w:noProof/>
                          </w:rPr>
                          <w:fldChar w:fldCharType="begin"/>
                        </w:r>
                        <w:r>
                          <w:rPr>
                            <w:noProof/>
                          </w:rPr>
                          <w:instrText xml:space="preserve"> SEQ Figure \* ARABIC </w:instrText>
                        </w:r>
                        <w:r>
                          <w:rPr>
                            <w:noProof/>
                          </w:rPr>
                          <w:fldChar w:fldCharType="separate"/>
                        </w:r>
                        <w:r>
                          <w:rPr>
                            <w:noProof/>
                          </w:rPr>
                          <w:t>1</w:t>
                        </w:r>
                        <w:r>
                          <w:rPr>
                            <w:noProof/>
                          </w:rPr>
                          <w:fldChar w:fldCharType="end"/>
                        </w:r>
                        <w:r>
                          <w:t xml:space="preserve">. </w:t>
                        </w:r>
                        <w:r>
                          <w:rPr>
                            <w:rFonts w:hint="eastAsia"/>
                          </w:rPr>
                          <w:t>Design</w:t>
                        </w:r>
                        <w:r>
                          <w:t xml:space="preserve"> of cascading detection model based on SAHS event detec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4" o:spid="_x0000_s1028" type="#_x0000_t75" style="position:absolute;width:52743;height:369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">
                  <v:imagedata r:id="rId9" o:title=""/>
                </v:shape>
                <w10:wrap type="topAndBottom"/>
              </v:group>
            </w:pict>
          </mc:Fallback>
        </mc:AlternateContent>
      </w:r>
      <w:r w:rsidR="005C12A7">
        <w:rPr>
          <w:rFonts w:hint="eastAsia"/>
          <w:noProof/>
        </w:rPr>
        <w:t>T</w:t>
      </w:r>
      <w:r w:rsidR="005C12A7">
        <w:rPr>
          <w:noProof/>
        </w:rPr>
        <w:t>he cascading detection model based on SAHS event detection is shown in Fig.1</w:t>
      </w:r>
      <w:r w:rsidR="00F525E0">
        <w:rPr>
          <w:noProof/>
        </w:rPr>
        <w:t xml:space="preserve">. It mainly includes the </w:t>
      </w:r>
      <w:r w:rsidR="00F525E0" w:rsidRPr="003563B3">
        <w:rPr>
          <w:noProof/>
          <w:highlight w:val="yellow"/>
        </w:rPr>
        <w:t>following four steps</w:t>
      </w:r>
      <w:r w:rsidR="00F525E0">
        <w:rPr>
          <w:noProof/>
        </w:rPr>
        <w:t xml:space="preserve">: 1) </w:t>
      </w:r>
      <w:r w:rsidR="0097036F">
        <w:rPr>
          <w:noProof/>
        </w:rPr>
        <w:t>I</w:t>
      </w:r>
      <w:r w:rsidR="00F525E0">
        <w:rPr>
          <w:noProof/>
        </w:rPr>
        <w:t>nvalid data removing, filtering, segmenting with a sliding window</w:t>
      </w:r>
      <w:r w:rsidR="003563B3">
        <w:rPr>
          <w:noProof/>
        </w:rPr>
        <w:t xml:space="preserve"> and SpO</w:t>
      </w:r>
      <w:r w:rsidR="003563B3" w:rsidRPr="003563B3">
        <w:rPr>
          <w:noProof/>
          <w:vertAlign w:val="subscript"/>
        </w:rPr>
        <w:t>2</w:t>
      </w:r>
      <w:r w:rsidR="003563B3">
        <w:rPr>
          <w:rFonts w:hint="eastAsia"/>
          <w:noProof/>
        </w:rPr>
        <w:t xml:space="preserve"> </w:t>
      </w:r>
      <w:r w:rsidR="003563B3">
        <w:rPr>
          <w:noProof/>
        </w:rPr>
        <w:t>aligning</w:t>
      </w:r>
      <w:r w:rsidR="0097036F">
        <w:rPr>
          <w:noProof/>
        </w:rPr>
        <w:t>.</w:t>
      </w:r>
      <w:r w:rsidR="003563B3">
        <w:rPr>
          <w:noProof/>
        </w:rPr>
        <w:t xml:space="preserve"> 2</w:t>
      </w:r>
      <w:r w:rsidR="0097036F">
        <w:rPr>
          <w:noProof/>
        </w:rPr>
        <w:t>) S</w:t>
      </w:r>
      <w:r w:rsidR="003563B3">
        <w:rPr>
          <w:noProof/>
        </w:rPr>
        <w:t>pecific feature set extracted from each segment</w:t>
      </w:r>
      <w:r w:rsidR="0097036F">
        <w:rPr>
          <w:noProof/>
        </w:rPr>
        <w:t>.</w:t>
      </w:r>
      <w:r w:rsidR="003563B3">
        <w:rPr>
          <w:noProof/>
        </w:rPr>
        <w:t xml:space="preserve"> 3)                                  </w:t>
      </w:r>
      <w:r w:rsidR="0097036F">
        <w:rPr>
          <w:noProof/>
        </w:rPr>
        <w:t>C</w:t>
      </w:r>
      <w:r w:rsidR="003563B3">
        <w:rPr>
          <w:noProof/>
        </w:rPr>
        <w:t xml:space="preserve">ascading detection model predicts every segment and </w:t>
      </w:r>
      <w:r w:rsidR="0097036F">
        <w:rPr>
          <w:noProof/>
        </w:rPr>
        <w:t xml:space="preserve">outputs a sequence of results. </w:t>
      </w:r>
      <w:r w:rsidR="003563B3" w:rsidRPr="003563B3">
        <w:rPr>
          <w:noProof/>
        </w:rPr>
        <w:t xml:space="preserve">4) </w:t>
      </w:r>
      <w:r w:rsidR="0097036F">
        <w:rPr>
          <w:noProof/>
        </w:rPr>
        <w:t>E</w:t>
      </w:r>
      <w:r w:rsidR="003563B3">
        <w:rPr>
          <w:noProof/>
        </w:rPr>
        <w:t xml:space="preserve">vent detector </w:t>
      </w:r>
      <w:r w:rsidR="0097036F">
        <w:rPr>
          <w:noProof/>
        </w:rPr>
        <w:t xml:space="preserve">corrects the invalid results in the sequence and </w:t>
      </w:r>
      <w:r w:rsidR="003563B3">
        <w:rPr>
          <w:noProof/>
        </w:rPr>
        <w:t>calculates the AHI.</w:t>
      </w:r>
      <w:r w:rsidR="003563B3">
        <w:t xml:space="preserve"> </w:t>
      </w:r>
    </w:p>
    <w:p w14:paraId="255551A7" w14:textId="515FFC12" w:rsidR="005C12A7" w:rsidRPr="003E4937" w:rsidRDefault="005C12A7">
      <w:pPr>
        <w:rPr>
          <w:b/>
        </w:rPr>
      </w:pPr>
    </w:p>
    <w:p w14:paraId="5AB3CCC2" w14:textId="26A0B524" w:rsidR="00310DE6" w:rsidRDefault="00310DE6"/>
    <w:p w14:paraId="3EC32311" w14:textId="73701A8C" w:rsidR="00310DE6" w:rsidRDefault="0038068F">
      <w:pPr>
        <w:rPr>
          <w:b/>
        </w:rPr>
      </w:pPr>
      <w:r>
        <w:rPr>
          <w:rFonts w:hint="eastAsia"/>
          <w:b/>
        </w:rPr>
        <w:t>S</w:t>
      </w:r>
      <w:r>
        <w:rPr>
          <w:b/>
        </w:rPr>
        <w:t>ignal preprocessing</w:t>
      </w:r>
    </w:p>
    <w:p w14:paraId="64A06739" w14:textId="77777777" w:rsidR="00AA0910" w:rsidRDefault="0038068F" w:rsidP="00DD601F">
      <w:r>
        <w:t xml:space="preserve">Signal preprocessing includes the following four steps: 1) </w:t>
      </w:r>
      <w:r w:rsidR="00E02016">
        <w:t>Invalid data removing. Normal people’s SpO</w:t>
      </w:r>
      <w:r w:rsidR="00E02016" w:rsidRPr="00E02016">
        <w:rPr>
          <w:vertAlign w:val="subscript"/>
        </w:rPr>
        <w:t>2</w:t>
      </w:r>
      <w:r w:rsidR="00E02016">
        <w:t xml:space="preserve"> tends to </w:t>
      </w:r>
      <w:r w:rsidR="009225D2">
        <w:t>stay</w:t>
      </w:r>
      <w:r w:rsidR="00E02016">
        <w:t xml:space="preserve"> around 98%, therefore any SpO</w:t>
      </w:r>
      <w:r w:rsidR="00E02016" w:rsidRPr="00E02016">
        <w:rPr>
          <w:vertAlign w:val="subscript"/>
        </w:rPr>
        <w:t>2</w:t>
      </w:r>
      <w:r w:rsidR="00E02016">
        <w:t xml:space="preserve"> values less than 80% were considered as artifacts and removed from analysis (5.8% of data). 2) Filtering. In order to avoid the baseline </w:t>
      </w:r>
      <w:r w:rsidR="001B4FAA">
        <w:t>drift</w:t>
      </w:r>
      <w:r w:rsidR="00E02016">
        <w:t xml:space="preserve"> and </w:t>
      </w:r>
      <w:r w:rsidR="001B4FAA">
        <w:t xml:space="preserve">high-frequency noise caused artifacts, a 4-point sliding average filter </w:t>
      </w:r>
      <w:r w:rsidR="001B4FAA">
        <w:lastRenderedPageBreak/>
        <w:t xml:space="preserve">and a third-order Butterworth high-pass filter were adopted. The cut-off frequency of the high pass filter was set at 0.05Hz. 3) Segmenting. The original signals were segmented by a 60-second window and a 10-second window respectively. </w:t>
      </w:r>
    </w:p>
    <w:p w14:paraId="0B645505" w14:textId="4B71B7AE" w:rsidR="00310DE6" w:rsidRDefault="001B4FAA" w:rsidP="00DD601F">
      <w:r>
        <w:t xml:space="preserve">The step of both windows was set to 1 second. Segments were categorized into two classes: AH (apnea or hypopnea) and N (normal). </w:t>
      </w:r>
      <w:r w:rsidR="00934634">
        <w:t>The segments containing more than five seconds’ SAHS were labeled as AH.</w:t>
      </w:r>
      <w:r>
        <w:t xml:space="preserve"> Other cases </w:t>
      </w:r>
      <w:r w:rsidRPr="001B4FAA">
        <w:rPr>
          <w:highlight w:val="yellow"/>
        </w:rPr>
        <w:t>were</w:t>
      </w:r>
      <w:r w:rsidRPr="001B4FAA">
        <w:t xml:space="preserve"> </w:t>
      </w:r>
      <w:r>
        <w:t xml:space="preserve">labeled as N. 4) </w:t>
      </w:r>
      <w:r w:rsidR="000B2926">
        <w:rPr>
          <w:noProof/>
        </w:rPr>
        <w:t>SpO</w:t>
      </w:r>
      <w:r w:rsidR="000B2926" w:rsidRPr="003563B3">
        <w:rPr>
          <w:noProof/>
          <w:vertAlign w:val="subscript"/>
        </w:rPr>
        <w:t>2</w:t>
      </w:r>
      <w:r w:rsidR="000B2926">
        <w:rPr>
          <w:rFonts w:hint="eastAsia"/>
          <w:noProof/>
        </w:rPr>
        <w:t xml:space="preserve"> </w:t>
      </w:r>
      <w:r w:rsidR="000B2926">
        <w:rPr>
          <w:noProof/>
        </w:rPr>
        <w:t xml:space="preserve">aligning. Considering </w:t>
      </w:r>
      <w:r w:rsidR="00934634">
        <w:rPr>
          <w:noProof/>
        </w:rPr>
        <w:t xml:space="preserve">oxygen desaturation is typically delayed by </w:t>
      </w:r>
      <w:r w:rsidR="002450E1">
        <w:rPr>
          <w:noProof/>
        </w:rPr>
        <w:t>ten or more seconds after SAHS events</w:t>
      </w:r>
      <w:r w:rsidR="002450E1">
        <w:t xml:space="preserve"> </w:t>
      </w:r>
      <w:r w:rsidR="000B2926">
        <w:fldChar w:fldCharType="begin"/>
      </w:r>
      <w:r w:rsidR="002648A9">
        <w:instrText xml:space="preserve"> ADDIN EN.CITE &lt;EndNote&gt;&lt;Cite&gt;&lt;Author&gt;Selvaraj&lt;/Author&gt;&lt;Year&gt;2013&lt;/Year&gt;&lt;RecNum&gt;23&lt;/RecNum&gt;&lt;DisplayText&gt;[21]&lt;/DisplayText&gt;&lt;record&gt;&lt;rec-number&gt;23&lt;/rec-number&gt;&lt;foreign-keys&gt;&lt;key app="EN" db-id="5zp0rzevixdad7eps2dpfwx9vfwwaafzs5ts" timestamp="1545825310"&gt;23&lt;/key&gt;&lt;/foreign-keys&gt;&lt;ref-type name="Book Section"&gt;5&lt;/ref-type&gt;&lt;contributors&gt;&lt;authors&gt;&lt;author&gt;Selvaraj, Nandakumar&lt;/author&gt;&lt;author&gt;Narasimhan, Ravi&lt;/author&gt;&lt;author&gt;Ieee,&lt;/author&gt;&lt;/authors&gt;&lt;/contributors&gt;&lt;titles&gt;&lt;title&gt;Detection of Sleep Apnea on a Per-Second Basis Using Respiratory Signals&lt;/title&gt;&lt;secondary-title&gt;2013 35th Annual International Conference of the Ieee Engineering in Medicine and Biology Society&lt;/secondary-title&gt;&lt;tertiary-title&gt;IEEE Engineering in Medicine and Biology Society Conference Proceedings&lt;/tertiary-title&gt;&lt;/titles&gt;&lt;pages&gt;2124-2127&lt;/pages&gt;&lt;dates&gt;&lt;year&gt;2013&lt;/year&gt;&lt;/dates&gt;&lt;isbn&gt;978-1-4577-0216-7&lt;/isbn&gt;&lt;accession-num&gt;WOS:000341702102149&lt;/accession-num&gt;&lt;urls&gt;&lt;related-urls&gt;&lt;url&gt;&amp;lt;Go to ISI&amp;gt;://WOS:000341702102149&lt;/url&gt;&lt;/related-urls&gt;&lt;/urls&gt;&lt;/record&gt;&lt;/Cite&gt;&lt;/EndNote&gt;</w:instrText>
      </w:r>
      <w:r w:rsidR="000B2926">
        <w:fldChar w:fldCharType="separate"/>
      </w:r>
      <w:r w:rsidR="002648A9">
        <w:rPr>
          <w:noProof/>
        </w:rPr>
        <w:t>[21]</w:t>
      </w:r>
      <w:r w:rsidR="000B2926">
        <w:fldChar w:fldCharType="end"/>
      </w:r>
      <w:r w:rsidR="000B2926">
        <w:rPr>
          <w:noProof/>
        </w:rPr>
        <w:t>, we moved SpO</w:t>
      </w:r>
      <w:r w:rsidR="000B2926" w:rsidRPr="000B2926">
        <w:rPr>
          <w:noProof/>
          <w:vertAlign w:val="subscript"/>
        </w:rPr>
        <w:t>2</w:t>
      </w:r>
      <w:r w:rsidR="000B2926">
        <w:t xml:space="preserve"> forward </w:t>
      </w:r>
      <w:r w:rsidR="000B2926">
        <w:rPr>
          <w:rFonts w:hint="eastAsia"/>
        </w:rPr>
        <w:t>τ</w:t>
      </w:r>
      <w:r w:rsidR="000B2926">
        <w:t xml:space="preserve"> seconds</w:t>
      </w:r>
      <w:r w:rsidR="002450E1">
        <w:t xml:space="preserve"> (0&lt;</w:t>
      </w:r>
      <w:r w:rsidR="002450E1">
        <w:rPr>
          <w:rFonts w:hint="eastAsia"/>
        </w:rPr>
        <w:t>τ&lt;</w:t>
      </w:r>
      <w:r w:rsidR="002450E1">
        <w:t>30) to avoid the influence of the delay</w:t>
      </w:r>
      <w:r w:rsidR="000B2926">
        <w:rPr>
          <w:rFonts w:hint="eastAsia"/>
        </w:rPr>
        <w:t>.</w:t>
      </w:r>
      <w:r w:rsidR="000B2926">
        <w:t xml:space="preserve"> </w:t>
      </w:r>
      <w:r w:rsidR="002450E1">
        <w:t>It was shown in t</w:t>
      </w:r>
      <w:r w:rsidR="000B2926">
        <w:t>est results that the cascading detection model perform</w:t>
      </w:r>
      <w:r w:rsidR="002450E1">
        <w:t>ed</w:t>
      </w:r>
      <w:r w:rsidR="000B2926">
        <w:t xml:space="preserve"> best when </w:t>
      </w:r>
      <w:r w:rsidR="000B2926">
        <w:rPr>
          <w:rFonts w:hint="eastAsia"/>
        </w:rPr>
        <w:t>τ</w:t>
      </w:r>
      <w:r w:rsidR="000B2926">
        <w:t xml:space="preserve"> was set to 23s. </w:t>
      </w:r>
      <w:r w:rsidR="002450E1">
        <w:t>After preprocessing, w</w:t>
      </w:r>
      <w:r w:rsidR="000B2926">
        <w:t xml:space="preserve">e totally obtained 35,309 AH segments and 249,977 N segments. </w:t>
      </w:r>
    </w:p>
    <w:p w14:paraId="1FC055A6" w14:textId="6F6C9E4D" w:rsidR="00310DE6" w:rsidRDefault="00310DE6">
      <w:pPr>
        <w:tabs>
          <w:tab w:val="center" w:pos="4156"/>
          <w:tab w:val="right" w:pos="10109"/>
        </w:tabs>
      </w:pPr>
    </w:p>
    <w:p w14:paraId="3FA26FC0" w14:textId="47577A90" w:rsidR="0073121A" w:rsidRDefault="000B2926">
      <w:pPr>
        <w:tabs>
          <w:tab w:val="center" w:pos="4156"/>
          <w:tab w:val="right" w:pos="10109"/>
        </w:tabs>
        <w:rPr>
          <w:b/>
        </w:rPr>
      </w:pPr>
      <w:r>
        <w:rPr>
          <w:rFonts w:hint="eastAsia"/>
          <w:b/>
        </w:rPr>
        <w:t>F</w:t>
      </w:r>
      <w:r>
        <w:rPr>
          <w:b/>
        </w:rPr>
        <w:t>eature extraction</w:t>
      </w:r>
    </w:p>
    <w:p w14:paraId="667A8AE4" w14:textId="32923F5E" w:rsidR="00310DE6" w:rsidRDefault="00373D51">
      <w:pPr>
        <w:tabs>
          <w:tab w:val="center" w:pos="4156"/>
          <w:tab w:val="right" w:pos="10109"/>
        </w:tabs>
        <w:rPr>
          <w:b/>
        </w:rPr>
      </w:pPr>
      <w:r>
        <w:rPr>
          <w:rFonts w:hint="eastAsia"/>
          <w:b/>
        </w:rPr>
        <w:t>N</w:t>
      </w:r>
      <w:r>
        <w:rPr>
          <w:b/>
        </w:rPr>
        <w:t>F Feature set</w:t>
      </w:r>
    </w:p>
    <w:p w14:paraId="062F3BF3" w14:textId="328C9FAF" w:rsidR="00310DE6" w:rsidRDefault="000643C0">
      <w:pPr>
        <w:tabs>
          <w:tab w:val="center" w:pos="4156"/>
          <w:tab w:val="right" w:pos="10109"/>
        </w:tabs>
      </w:pPr>
      <w:r>
        <w:t xml:space="preserve">According to </w:t>
      </w:r>
      <w:r w:rsidR="00692441">
        <w:t>AASM’s definition of SAHS events, there is important information in the NF’s amplitude. Therefore, we firstly extracted the extreme points in NF</w:t>
      </w:r>
      <w:r w:rsidR="0018106A">
        <w:t>.</w:t>
      </w:r>
      <w:r w:rsidR="00692441">
        <w:t xml:space="preserve"> </w:t>
      </w:r>
      <w:r w:rsidR="0018106A">
        <w:t>Then</w:t>
      </w:r>
      <w:r w:rsidR="00692441">
        <w:t xml:space="preserve"> the tidal volume of per breath </w:t>
      </w:r>
      <m:oMath>
        <m:r>
          <w:rPr>
            <w:rFonts w:ascii="Cambria Math" w:hAnsi="Cambria Math" w:hint="eastAsia"/>
          </w:rPr>
          <m:t>f</m:t>
        </m:r>
        <m:d>
          <m:dPr>
            <m:ctrlPr>
              <w:rPr>
                <w:rFonts w:ascii="Cambria Math" w:hAnsi="Cambria Math"/>
                <w:i/>
              </w:rPr>
            </m:ctrlPr>
          </m:dPr>
          <m:e>
            <m:r>
              <w:rPr>
                <w:rFonts w:ascii="Cambria Math" w:hAnsi="Cambria Math"/>
              </w:rPr>
              <m:t>k</m:t>
            </m:r>
          </m:e>
        </m:d>
      </m:oMath>
      <w:r w:rsidR="00692441">
        <w:rPr>
          <w:rFonts w:hint="eastAsia"/>
        </w:rPr>
        <w:t xml:space="preserve"> </w:t>
      </w:r>
      <w:r w:rsidR="0018106A">
        <w:t>was</w:t>
      </w:r>
      <w:r w:rsidR="00692441">
        <w:t xml:space="preserve"> calculated by the difference between adjacent two extreme points </w:t>
      </w:r>
      <w:r w:rsidR="00692441">
        <w:rPr>
          <w:rFonts w:hint="eastAsia"/>
        </w:rPr>
        <w:t>(</w:t>
      </w:r>
      <w:r w:rsidR="00692441">
        <w:t>Fig. 2</w:t>
      </w:r>
      <w:r w:rsidR="006D6E50">
        <w:t xml:space="preserve"> (a)</w:t>
      </w:r>
      <w:r w:rsidR="00692441">
        <w:t>). The mean, standard deviation and range coefficient</w:t>
      </w:r>
      <w:r w:rsidR="0018106A">
        <w:t>s</w:t>
      </w:r>
      <w:r w:rsidR="00692441">
        <w:t xml:space="preserve"> of tidal volume </w:t>
      </w:r>
      <w:r w:rsidR="0018106A">
        <w:t>were</w:t>
      </w:r>
      <w:r w:rsidR="00692441">
        <w:t xml:space="preserve"> extracted from each segment. </w:t>
      </w:r>
      <w:r w:rsidR="00907677">
        <w:t xml:space="preserve">Meanwhile we calculated the baseline of tidal volume every thirty seconds </w:t>
      </w:r>
      <w:r w:rsidR="0018106A">
        <w:t>following</w:t>
      </w:r>
      <w:r w:rsidR="00907677" w:rsidRPr="0018106A">
        <w:t xml:space="preserve"> equation (1).</w:t>
      </w:r>
      <w:r w:rsidR="00907677">
        <w:t xml:space="preserve"> </w:t>
      </w:r>
    </w:p>
    <w:p w14:paraId="09231150" w14:textId="1945D50C" w:rsidR="00310DE6" w:rsidRDefault="009A2410" w:rsidP="0051527A">
      <w:pPr>
        <w:tabs>
          <w:tab w:val="center" w:pos="4156"/>
          <w:tab w:val="right" w:pos="10110"/>
        </w:tabs>
      </w:pPr>
      <w:r>
        <w:tab/>
      </w:r>
      <m:oMath>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rPr>
          <m:t>=</m:t>
        </m:r>
        <m:r>
          <m:rPr>
            <m:sty m:val="p"/>
          </m:rPr>
          <w:rPr>
            <w:rFonts w:ascii="Cambria Math" w:hAnsi="Cambria Math"/>
          </w:rPr>
          <m:t>max⁡{abs</m:t>
        </m:r>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p</m:t>
            </m:r>
          </m:sub>
        </m:sSub>
        <m:d>
          <m:dPr>
            <m:ctrlPr>
              <w:rPr>
                <w:rFonts w:ascii="Cambria Math" w:hAnsi="Cambria Math"/>
                <w:i/>
              </w:rPr>
            </m:ctrlPr>
          </m:dPr>
          <m:e>
            <m:r>
              <w:rPr>
                <w:rFonts w:ascii="Cambria Math" w:hAnsi="Cambria Math"/>
              </w:rPr>
              <m:t>i-30:i</m:t>
            </m:r>
          </m:e>
        </m:d>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hint="eastAsia"/>
              </w:rPr>
              <m:t>v</m:t>
            </m:r>
          </m:sub>
        </m:sSub>
        <m:d>
          <m:dPr>
            <m:ctrlPr>
              <w:rPr>
                <w:rFonts w:ascii="Cambria Math" w:hAnsi="Cambria Math"/>
                <w:i/>
              </w:rPr>
            </m:ctrlPr>
          </m:dPr>
          <m:e>
            <m:r>
              <w:rPr>
                <w:rFonts w:ascii="Cambria Math" w:hAnsi="Cambria Math"/>
              </w:rPr>
              <m:t>i-30:i</m:t>
            </m:r>
          </m:e>
        </m:d>
        <m:r>
          <w:rPr>
            <w:rFonts w:ascii="Cambria Math" w:hAnsi="Cambria Math"/>
          </w:rPr>
          <m:t>]</m:t>
        </m:r>
      </m:oMath>
      <w:r>
        <w:tab/>
      </w:r>
      <w:bookmarkStart w:id="3" w:name="_Ref532998949"/>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1</w:t>
      </w:r>
      <w:r w:rsidR="009B6D6C">
        <w:rPr>
          <w:noProof/>
        </w:rPr>
        <w:fldChar w:fldCharType="end"/>
      </w:r>
      <w:bookmarkEnd w:id="3"/>
      <w:r>
        <w:rPr>
          <w:rFonts w:hint="eastAsia"/>
        </w:rPr>
        <w:t>）</w:t>
      </w:r>
    </w:p>
    <w:p w14:paraId="79630F85" w14:textId="77777777" w:rsidR="007C7A32" w:rsidRPr="0051527A" w:rsidRDefault="007C7A32" w:rsidP="0051527A">
      <w:pPr>
        <w:tabs>
          <w:tab w:val="center" w:pos="4156"/>
          <w:tab w:val="right" w:pos="10110"/>
        </w:tabs>
        <w:rPr>
          <w:vanish/>
        </w:rPr>
      </w:pPr>
    </w:p>
    <w:p w14:paraId="215BDB25" w14:textId="2F1C8038" w:rsidR="00310DE6" w:rsidRDefault="00E142A7" w:rsidP="007632C0">
      <w:r>
        <w:rPr>
          <w:rFonts w:hint="eastAsia"/>
        </w:rPr>
        <w:t>I</w:t>
      </w:r>
      <w:r>
        <w:t xml:space="preserve">n the equation, </w:t>
      </w:r>
      <m:oMath>
        <m:r>
          <w:rPr>
            <w:rFonts w:ascii="Cambria Math" w:hAnsi="Cambria Math"/>
          </w:rPr>
          <m:t>i</m:t>
        </m:r>
      </m:oMath>
      <w:r>
        <w:t xml:space="preserve"> represents the </w:t>
      </w:r>
      <m:oMath>
        <m:r>
          <w:rPr>
            <w:rFonts w:ascii="Cambria Math" w:hAnsi="Cambria Math"/>
          </w:rPr>
          <m:t>ith</m:t>
        </m:r>
      </m:oMath>
      <w:r>
        <w:rPr>
          <w:rFonts w:hint="eastAsia"/>
        </w:rPr>
        <w:t xml:space="preserve"> </w:t>
      </w:r>
      <w:r>
        <w:t>segment</w:t>
      </w:r>
      <w:r w:rsidR="0018106A">
        <w:rPr>
          <w:rFonts w:hint="eastAsia"/>
        </w:rPr>
        <w:t>.</w:t>
      </w:r>
      <w:r w:rsidR="0018106A">
        <w:t xml:space="preserve"> </w:t>
      </w:r>
      <w:r>
        <w:t xml:space="preserve"> </w:t>
      </w:r>
      <w:r w:rsidR="0018106A">
        <w:t>Then</w:t>
      </w:r>
      <w:r>
        <w:t xml:space="preserve"> the number of breaths with a tidal volume reduction more than 30% </w:t>
      </w:r>
      <w:r w:rsidR="0018106A">
        <w:t>(</w:t>
      </w:r>
      <m:oMath>
        <m:sSub>
          <m:sSubPr>
            <m:ctrlPr>
              <w:rPr>
                <w:rFonts w:ascii="Cambria Math" w:hAnsi="Cambria Math"/>
              </w:rPr>
            </m:ctrlPr>
          </m:sSubPr>
          <m:e>
            <m:r>
              <w:rPr>
                <w:rFonts w:ascii="Cambria Math" w:hAnsi="Cambria Math" w:hint="eastAsia"/>
              </w:rPr>
              <m:t>f</m:t>
            </m:r>
            <m:ctrlPr>
              <w:rPr>
                <w:rFonts w:ascii="Cambria Math" w:hAnsi="Cambria Math" w:hint="eastAsia"/>
                <w:i/>
              </w:rPr>
            </m:ctrlPr>
          </m:e>
          <m:sub>
            <m:r>
              <w:rPr>
                <w:rFonts w:ascii="Cambria Math" w:hAnsi="Cambria Math"/>
              </w:rPr>
              <m:t>ap</m:t>
            </m:r>
          </m:sub>
        </m:sSub>
        <m:r>
          <w:rPr>
            <w:rFonts w:ascii="Cambria Math" w:hAnsi="Cambria Math"/>
          </w:rPr>
          <m:t xml:space="preserve">) </m:t>
        </m:r>
      </m:oMath>
      <w:r>
        <w:t xml:space="preserve">and 70% </w:t>
      </w:r>
      <w:r w:rsidR="0018106A">
        <w:rPr>
          <w:rFonts w:hint="eastAsia"/>
        </w:rPr>
        <w:t>(</w:t>
      </w:r>
      <m:oMath>
        <m:sSub>
          <m:sSubPr>
            <m:ctrlPr>
              <w:rPr>
                <w:rFonts w:ascii="Cambria Math" w:hAnsi="Cambria Math"/>
              </w:rPr>
            </m:ctrlPr>
          </m:sSubPr>
          <m:e>
            <m:r>
              <w:rPr>
                <w:rFonts w:ascii="Cambria Math" w:hAnsi="Cambria Math" w:hint="eastAsia"/>
              </w:rPr>
              <m:t>f</m:t>
            </m:r>
          </m:e>
          <m:sub>
            <m:r>
              <w:rPr>
                <w:rFonts w:ascii="Cambria Math" w:eastAsia="MS Gothic" w:hAnsi="Cambria Math" w:cs="MS Gothic" w:hint="eastAsia"/>
              </w:rPr>
              <m:t>h</m:t>
            </m:r>
            <m:r>
              <w:rPr>
                <w:rFonts w:ascii="Cambria Math" w:hAnsi="Cambria Math" w:hint="eastAsia"/>
              </w:rPr>
              <m:t>a</m:t>
            </m:r>
          </m:sub>
        </m:sSub>
        <m:r>
          <w:rPr>
            <w:rFonts w:ascii="Cambria Math" w:hAnsi="Cambria Math"/>
          </w:rPr>
          <m:t xml:space="preserve">) </m:t>
        </m:r>
      </m:oMath>
      <w:r>
        <w:t xml:space="preserve">and the number of normal breaths </w:t>
      </w:r>
      <m:oMath>
        <m:r>
          <m:rPr>
            <m:sty m:val="p"/>
          </m:rP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hint="eastAsia"/>
              </w:rPr>
              <m:t>nor</m:t>
            </m:r>
          </m:sub>
        </m:sSub>
        <m:r>
          <w:rPr>
            <w:rFonts w:ascii="Cambria Math" w:hAnsi="Cambria Math"/>
          </w:rPr>
          <m:t xml:space="preserve">) </m:t>
        </m:r>
      </m:oMath>
      <w:r w:rsidR="0018106A">
        <w:rPr>
          <w:rFonts w:hint="eastAsia"/>
        </w:rPr>
        <w:t xml:space="preserve"> </w:t>
      </w:r>
      <w:r w:rsidR="0018106A">
        <w:t xml:space="preserve">were calculated </w:t>
      </w:r>
      <w:r>
        <w:t>following the equations (2) ~ (4)</w:t>
      </w:r>
      <w:r>
        <w:rPr>
          <w:rFonts w:hint="eastAsia"/>
        </w:rPr>
        <w:t>.</w:t>
      </w:r>
      <w:r>
        <w:t xml:space="preserve"> </w:t>
      </w:r>
    </w:p>
    <w:p w14:paraId="310AFC19" w14:textId="277685A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ap</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3}</m:t>
        </m:r>
      </m:oMath>
      <w:r>
        <w:tab/>
      </w:r>
      <w:bookmarkStart w:id="4" w:name="_Ref532999053"/>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2</w:t>
      </w:r>
      <w:r w:rsidR="009B6D6C">
        <w:rPr>
          <w:noProof/>
        </w:rPr>
        <w:fldChar w:fldCharType="end"/>
      </w:r>
      <w:bookmarkEnd w:id="4"/>
      <w:r>
        <w:rPr>
          <w:rFonts w:hint="eastAsia"/>
        </w:rPr>
        <w:t>）</w:t>
      </w:r>
    </w:p>
    <w:p w14:paraId="685756E0" w14:textId="77777777" w:rsidR="007C7A32" w:rsidRPr="0051527A" w:rsidRDefault="007C7A32" w:rsidP="0051527A">
      <w:pPr>
        <w:tabs>
          <w:tab w:val="center" w:pos="4156"/>
          <w:tab w:val="right" w:pos="10109"/>
        </w:tabs>
        <w:rPr>
          <w:vanish/>
        </w:rPr>
      </w:pPr>
    </w:p>
    <w:p w14:paraId="785BBE8D" w14:textId="248FD400"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ha</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7}</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3</w:t>
      </w:r>
      <w:r w:rsidR="009B6D6C">
        <w:rPr>
          <w:noProof/>
        </w:rPr>
        <w:fldChar w:fldCharType="end"/>
      </w:r>
      <w:r>
        <w:rPr>
          <w:rFonts w:hint="eastAsia"/>
        </w:rPr>
        <w:t>）</w:t>
      </w:r>
    </w:p>
    <w:p w14:paraId="79ACCF6D" w14:textId="77777777" w:rsidR="007C7A32" w:rsidRPr="0051527A" w:rsidRDefault="007C7A32" w:rsidP="0051527A">
      <w:pPr>
        <w:tabs>
          <w:tab w:val="center" w:pos="4156"/>
          <w:tab w:val="right" w:pos="10109"/>
        </w:tabs>
        <w:rPr>
          <w:vanish/>
        </w:rPr>
      </w:pPr>
    </w:p>
    <w:p w14:paraId="3D6AC026" w14:textId="1B61C355"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f</m:t>
            </m:r>
          </m:e>
          <m:sub>
            <m:r>
              <w:rPr>
                <w:rFonts w:ascii="Cambria Math" w:hAnsi="Cambria Math"/>
              </w:rPr>
              <m:t>nor</m:t>
            </m:r>
          </m:sub>
        </m:sSub>
        <m:d>
          <m:dPr>
            <m:ctrlPr>
              <w:rPr>
                <w:rFonts w:ascii="Cambria Math" w:hAnsi="Cambria Math"/>
                <w:i/>
              </w:rPr>
            </m:ctrlPr>
          </m:dPr>
          <m:e>
            <m:r>
              <w:rPr>
                <w:rFonts w:ascii="Cambria Math" w:hAnsi="Cambria Math"/>
              </w:rPr>
              <m:t>i</m:t>
            </m:r>
          </m:e>
        </m:d>
        <m:r>
          <w:rPr>
            <w:rFonts w:ascii="Cambria Math" w:hAnsi="Cambria Math"/>
          </w:rPr>
          <m:t>=FREQUENCY{</m:t>
        </m:r>
        <m:sSub>
          <m:sSubPr>
            <m:ctrlPr>
              <w:rPr>
                <w:rFonts w:ascii="Cambria Math" w:hAnsi="Cambria Math"/>
                <w:i/>
              </w:rPr>
            </m:ctrlPr>
          </m:sSubPr>
          <m:e>
            <m:r>
              <w:rPr>
                <w:rFonts w:ascii="Cambria Math" w:hAnsi="Cambria Math"/>
              </w:rPr>
              <m:t>F</m:t>
            </m:r>
          </m:e>
          <m:sub>
            <m:r>
              <w:rPr>
                <w:rFonts w:ascii="Cambria Math" w:hAnsi="Cambria Math"/>
              </w:rPr>
              <m:t>switch</m:t>
            </m:r>
          </m:sub>
        </m:sSub>
        <m:d>
          <m:dPr>
            <m:ctrlPr>
              <w:rPr>
                <w:rFonts w:ascii="Cambria Math" w:hAnsi="Cambria Math"/>
                <w:i/>
              </w:rPr>
            </m:ctrlPr>
          </m:dPr>
          <m:e>
            <m:r>
              <w:rPr>
                <w:rFonts w:ascii="Cambria Math" w:hAnsi="Cambria Math"/>
              </w:rPr>
              <m:t>i</m:t>
            </m:r>
          </m:e>
        </m:d>
        <m:r>
          <w:rPr>
            <w:rFonts w:ascii="Cambria Math" w:hAnsi="Cambria Math"/>
          </w:rPr>
          <m:t>&gt;</m:t>
        </m:r>
        <m:sSub>
          <m:sSubPr>
            <m:ctrlPr>
              <w:rPr>
                <w:rFonts w:ascii="Cambria Math" w:hAnsi="Cambria Math"/>
              </w:rPr>
            </m:ctrlPr>
          </m:sSubPr>
          <m:e>
            <m:r>
              <w:rPr>
                <w:rFonts w:ascii="Cambria Math" w:hAnsi="Cambria Math" w:hint="eastAsia"/>
              </w:rPr>
              <m:t>F</m:t>
            </m:r>
          </m:e>
          <m:sub>
            <m:r>
              <w:rPr>
                <w:rFonts w:ascii="Cambria Math" w:hAnsi="Cambria Math"/>
              </w:rPr>
              <m:t>b</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85}</m:t>
        </m:r>
      </m:oMath>
      <w:r>
        <w:tab/>
      </w:r>
      <w:bookmarkStart w:id="5" w:name="_Ref532999064"/>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4</w:t>
      </w:r>
      <w:r w:rsidR="009B6D6C">
        <w:rPr>
          <w:noProof/>
        </w:rPr>
        <w:fldChar w:fldCharType="end"/>
      </w:r>
      <w:bookmarkEnd w:id="5"/>
      <w:r>
        <w:rPr>
          <w:rFonts w:hint="eastAsia"/>
        </w:rPr>
        <w:t>）</w:t>
      </w:r>
      <w:r>
        <w:t xml:space="preserve"> </w:t>
      </w:r>
    </w:p>
    <w:p w14:paraId="759E72B1" w14:textId="77777777" w:rsidR="007C7A32" w:rsidRPr="0051527A" w:rsidRDefault="007C7A32" w:rsidP="0051527A">
      <w:pPr>
        <w:tabs>
          <w:tab w:val="center" w:pos="4156"/>
          <w:tab w:val="right" w:pos="10109"/>
        </w:tabs>
        <w:rPr>
          <w:vanish/>
        </w:rPr>
      </w:pPr>
    </w:p>
    <w:p w14:paraId="435A5888" w14:textId="0674056E" w:rsidR="00310DE6" w:rsidRDefault="005D025C" w:rsidP="00EE095B">
      <w:pPr>
        <w:tabs>
          <w:tab w:val="center" w:pos="4156"/>
          <w:tab w:val="right" w:pos="10109"/>
        </w:tabs>
      </w:pPr>
      <w:r>
        <w:rPr>
          <w:rFonts w:hint="eastAsia"/>
          <w:noProof/>
        </w:rPr>
        <mc:AlternateContent>
          <mc:Choice Requires="wpg">
            <w:drawing>
              <wp:anchor distT="0" distB="0" distL="114300" distR="114300" simplePos="0" relativeHeight="251748352" behindDoc="0" locked="0" layoutInCell="1" allowOverlap="1" wp14:anchorId="2C00FAAB" wp14:editId="7363C7FB">
                <wp:simplePos x="0" y="0"/>
                <wp:positionH relativeFrom="margin">
                  <wp:align>right</wp:align>
                </wp:positionH>
                <wp:positionV relativeFrom="paragraph">
                  <wp:posOffset>850744</wp:posOffset>
                </wp:positionV>
                <wp:extent cx="5455465" cy="1733335"/>
                <wp:effectExtent l="0" t="0" r="0" b="635"/>
                <wp:wrapTopAndBottom/>
                <wp:docPr id="24" name="组合 24"/>
                <wp:cNvGraphicFramePr/>
                <a:graphic xmlns:a="http://schemas.openxmlformats.org/drawingml/2006/main">
                  <a:graphicData uri="http://schemas.microsoft.com/office/word/2010/wordprocessingGroup">
                    <wpg:wgp>
                      <wpg:cNvGrpSpPr/>
                      <wpg:grpSpPr>
                        <a:xfrm>
                          <a:off x="0" y="0"/>
                          <a:ext cx="5455465" cy="1733335"/>
                          <a:chOff x="0" y="0"/>
                          <a:chExt cx="5455465" cy="1733335"/>
                        </a:xfrm>
                      </wpg:grpSpPr>
                      <wpg:grpSp>
                        <wpg:cNvPr id="18" name="组合 18"/>
                        <wpg:cNvGrpSpPr/>
                        <wpg:grpSpPr>
                          <a:xfrm>
                            <a:off x="0" y="0"/>
                            <a:ext cx="5455465" cy="1279849"/>
                            <a:chOff x="0" y="0"/>
                            <a:chExt cx="5455465" cy="1279849"/>
                          </a:xfrm>
                        </wpg:grpSpPr>
                        <pic:pic xmlns:pic="http://schemas.openxmlformats.org/drawingml/2006/picture">
                          <pic:nvPicPr>
                            <pic:cNvPr id="15" name="图片 1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81155" y="51759"/>
                              <a:ext cx="5274310" cy="1228090"/>
                            </a:xfrm>
                            <a:prstGeom prst="rect">
                              <a:avLst/>
                            </a:prstGeom>
                          </pic:spPr>
                        </pic:pic>
                        <wps:wsp>
                          <wps:cNvPr id="9" name="文本框 9"/>
                          <wps:cNvSpPr txBox="1"/>
                          <wps:spPr>
                            <a:xfrm>
                              <a:off x="0" y="0"/>
                              <a:ext cx="545465" cy="262255"/>
                            </a:xfrm>
                            <a:prstGeom prst="rect">
                              <a:avLst/>
                            </a:prstGeom>
                            <a:noFill/>
                            <a:ln w="6350">
                              <a:noFill/>
                            </a:ln>
                          </wps:spPr>
                          <wps:txbx>
                            <w:txbxContent>
                              <w:p w14:paraId="16801B65" w14:textId="6F29A18B" w:rsidR="00D24CFD" w:rsidRPr="0073121A" w:rsidRDefault="00D24CFD">
                                <w:r w:rsidRPr="0073121A">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文本框 10"/>
                          <wps:cNvSpPr txBox="1"/>
                          <wps:spPr>
                            <a:xfrm>
                              <a:off x="1802921" y="0"/>
                              <a:ext cx="545465" cy="262255"/>
                            </a:xfrm>
                            <a:prstGeom prst="rect">
                              <a:avLst/>
                            </a:prstGeom>
                            <a:noFill/>
                            <a:ln w="6350">
                              <a:noFill/>
                            </a:ln>
                          </wps:spPr>
                          <wps:txbx>
                            <w:txbxContent>
                              <w:p w14:paraId="379A6791" w14:textId="740A4D5A" w:rsidR="00D24CFD" w:rsidRPr="0073121A" w:rsidRDefault="00D24CFD" w:rsidP="0073121A">
                                <w:r w:rsidRPr="0073121A">
                                  <w:rPr>
                                    <w:rFonts w:hint="eastAsia"/>
                                  </w:rPr>
                                  <w:t>（</w:t>
                                </w:r>
                                <w:r>
                                  <w:t>b</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文本框 13"/>
                          <wps:cNvSpPr txBox="1"/>
                          <wps:spPr>
                            <a:xfrm>
                              <a:off x="3597216" y="0"/>
                              <a:ext cx="545465" cy="262255"/>
                            </a:xfrm>
                            <a:prstGeom prst="rect">
                              <a:avLst/>
                            </a:prstGeom>
                            <a:noFill/>
                            <a:ln w="6350">
                              <a:noFill/>
                            </a:ln>
                          </wps:spPr>
                          <wps:txbx>
                            <w:txbxContent>
                              <w:p w14:paraId="44AE47FE" w14:textId="69D00553" w:rsidR="00D24CFD" w:rsidRPr="0073121A" w:rsidRDefault="00D24CFD" w:rsidP="0073121A">
                                <w:r w:rsidRPr="0073121A">
                                  <w:rPr>
                                    <w:rFonts w:hint="eastAsia"/>
                                  </w:rPr>
                                  <w:t>（</w:t>
                                </w:r>
                                <w:r>
                                  <w:t>c</w:t>
                                </w:r>
                                <w:r w:rsidRPr="0073121A">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6" name="文本框 6"/>
                        <wps:cNvSpPr txBox="1"/>
                        <wps:spPr>
                          <a:xfrm>
                            <a:off x="0" y="1337095"/>
                            <a:ext cx="5451475" cy="396240"/>
                          </a:xfrm>
                          <a:prstGeom prst="rect">
                            <a:avLst/>
                          </a:prstGeom>
                          <a:solidFill>
                            <a:prstClr val="white"/>
                          </a:solidFill>
                          <a:ln>
                            <a:noFill/>
                          </a:ln>
                        </wps:spPr>
                        <wps:txbx>
                          <w:txbxContent>
                            <w:p w14:paraId="7E2659D6" w14:textId="082F9B28" w:rsidR="00D24CFD" w:rsidRDefault="00D24CFD" w:rsidP="00692441">
                              <w:pPr>
                                <w:pStyle w:val="a7"/>
                                <w:jc w:val="center"/>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a) NF features in time domain; (b) NF features in frequency domain; (c) SpO</w:t>
                              </w:r>
                              <w:r w:rsidRPr="00692441">
                                <w:rPr>
                                  <w:vertAlign w:val="subscript"/>
                                </w:rPr>
                                <w:t>2</w:t>
                              </w:r>
                              <w:r>
                                <w:rPr>
                                  <w:vertAlign w:val="subscript"/>
                                </w:rPr>
                                <w:t xml:space="preserve"> </w:t>
                              </w:r>
                              <w:r w:rsidRPr="00692441">
                                <w:t>features</w:t>
                              </w:r>
                              <w:r>
                                <w:t xml:space="preserve"> in time domai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C00FAAB" id="组合 24" o:spid="_x0000_s1029" style="position:absolute;left:0;text-align:left;margin-left:378.35pt;margin-top:67pt;width:429.55pt;height:136.5pt;z-index:251748352;mso-position-horizontal:right;mso-position-horizontal-relative:margin" coordsize="54554,17333"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">
                <v:group id="组合 18" o:spid="_x0000_s1030" style="position:absolute;width:54554;height:12798" coordsize="54554,127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图片 15" o:spid="_x0000_s1031" type="#_x0000_t75" style="position:absolute;left:1811;top:517;width:52743;height:122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">
                    <v:imagedata r:id="rId11" o:title=""/>
                  </v:shape>
                  <v:shape id="文本框 9" o:spid="_x0000_s1032" type="#_x0000_t202" style="position:absolute;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16801B65" w14:textId="6F29A18B" w:rsidR="00D24CFD" w:rsidRPr="0073121A" w:rsidRDefault="00D24CFD">
                          <w:r w:rsidRPr="0073121A">
                            <w:rPr>
                              <w:rFonts w:hint="eastAsia"/>
                            </w:rPr>
                            <w:t>（a）</w:t>
                          </w:r>
                        </w:p>
                      </w:txbxContent>
                    </v:textbox>
                  </v:shape>
                  <v:shape id="文本框 10" o:spid="_x0000_s1033" type="#_x0000_t202" style="position:absolute;left:18029;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379A6791" w14:textId="740A4D5A" w:rsidR="00D24CFD" w:rsidRPr="0073121A" w:rsidRDefault="00D24CFD" w:rsidP="0073121A">
                          <w:r w:rsidRPr="0073121A">
                            <w:rPr>
                              <w:rFonts w:hint="eastAsia"/>
                            </w:rPr>
                            <w:t>（</w:t>
                          </w:r>
                          <w:r>
                            <w:t>b</w:t>
                          </w:r>
                          <w:r w:rsidRPr="0073121A">
                            <w:rPr>
                              <w:rFonts w:hint="eastAsia"/>
                            </w:rPr>
                            <w:t>）</w:t>
                          </w:r>
                        </w:p>
                      </w:txbxContent>
                    </v:textbox>
                  </v:shape>
                  <v:shape id="文本框 13" o:spid="_x0000_s1034" type="#_x0000_t202" style="position:absolute;left:35972;width:5454;height:2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" filled="f" stroked="f" strokeweight=".5pt">
                    <v:textbox>
                      <w:txbxContent>
                        <w:p w14:paraId="44AE47FE" w14:textId="69D00553" w:rsidR="00D24CFD" w:rsidRPr="0073121A" w:rsidRDefault="00D24CFD" w:rsidP="0073121A">
                          <w:r w:rsidRPr="0073121A">
                            <w:rPr>
                              <w:rFonts w:hint="eastAsia"/>
                            </w:rPr>
                            <w:t>（</w:t>
                          </w:r>
                          <w:r>
                            <w:t>c</w:t>
                          </w:r>
                          <w:r w:rsidRPr="0073121A">
                            <w:rPr>
                              <w:rFonts w:hint="eastAsia"/>
                            </w:rPr>
                            <w:t>）</w:t>
                          </w:r>
                        </w:p>
                      </w:txbxContent>
                    </v:textbox>
                  </v:shape>
                </v:group>
                <v:shape id="文本框 6" o:spid="_x0000_s1035" type="#_x0000_t202" style="position:absolute;top:13370;width:54514;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E2659D6" w14:textId="082F9B28" w:rsidR="00D24CFD" w:rsidRDefault="00D24CFD" w:rsidP="00692441">
                        <w:pPr>
                          <w:pStyle w:val="a7"/>
                          <w:jc w:val="center"/>
                          <w:rPr>
                            <w:noProof/>
                          </w:rPr>
                        </w:pPr>
                        <w:r>
                          <w:t xml:space="preserve">Figure </w:t>
                        </w:r>
                        <w:r>
                          <w:rPr>
                            <w:noProof/>
                          </w:rPr>
                          <w:fldChar w:fldCharType="begin"/>
                        </w:r>
                        <w:r>
                          <w:rPr>
                            <w:noProof/>
                          </w:rPr>
                          <w:instrText xml:space="preserve"> SEQ Figure \* ARABIC </w:instrText>
                        </w:r>
                        <w:r>
                          <w:rPr>
                            <w:noProof/>
                          </w:rPr>
                          <w:fldChar w:fldCharType="separate"/>
                        </w:r>
                        <w:r>
                          <w:rPr>
                            <w:noProof/>
                          </w:rPr>
                          <w:t>2</w:t>
                        </w:r>
                        <w:r>
                          <w:rPr>
                            <w:noProof/>
                          </w:rPr>
                          <w:fldChar w:fldCharType="end"/>
                        </w:r>
                        <w:r>
                          <w:t>. (a) NF features in time domain; (b) NF features in frequency domain; (c) SpO</w:t>
                        </w:r>
                        <w:r w:rsidRPr="00692441">
                          <w:rPr>
                            <w:vertAlign w:val="subscript"/>
                          </w:rPr>
                          <w:t>2</w:t>
                        </w:r>
                        <w:r>
                          <w:rPr>
                            <w:vertAlign w:val="subscript"/>
                          </w:rPr>
                          <w:t xml:space="preserve"> </w:t>
                        </w:r>
                        <w:r w:rsidRPr="00692441">
                          <w:t>features</w:t>
                        </w:r>
                        <w:r>
                          <w:t xml:space="preserve"> in time domain</w:t>
                        </w:r>
                      </w:p>
                    </w:txbxContent>
                  </v:textbox>
                </v:shape>
                <w10:wrap type="topAndBottom" anchorx="margin"/>
              </v:group>
            </w:pict>
          </mc:Fallback>
        </mc:AlternateContent>
      </w:r>
      <w:r w:rsidR="007632C0">
        <w:rPr>
          <w:rFonts w:hint="eastAsia"/>
        </w:rPr>
        <w:t>B</w:t>
      </w:r>
      <w:r w:rsidR="007632C0">
        <w:t xml:space="preserve">esides, due to the cessation </w:t>
      </w:r>
      <w:r w:rsidR="0018106A">
        <w:t>of breathing</w:t>
      </w:r>
      <w:r w:rsidR="007632C0">
        <w:t xml:space="preserve">, there will be fluctuations in the breathing rate </w:t>
      </w:r>
      <w:r w:rsidR="006D6E50">
        <w:t xml:space="preserve">during the period of SAHS events. While one breath will last for three to five seconds in normal </w:t>
      </w:r>
      <w:r w:rsidR="00453AC7">
        <w:t>period</w:t>
      </w:r>
      <w:r w:rsidR="006D6E50">
        <w:t xml:space="preserve">. As a result, the energy of NF will be distributed mainly in the corresponding frequency (Fig. 2(b)). </w:t>
      </w:r>
      <w:r w:rsidR="00453AC7">
        <w:t>Hence,</w:t>
      </w:r>
      <w:r w:rsidR="006D6E50">
        <w:t xml:space="preserve"> we took the kurtosis </w:t>
      </w:r>
      <m:oMath>
        <m:r>
          <m:rPr>
            <m:sty m:val="p"/>
          </m:rPr>
          <w:rPr>
            <w:rFonts w:ascii="Cambria Math" w:hAnsi="Cambria Math"/>
          </w:rPr>
          <m:t>(</m:t>
        </m:r>
        <w:commentRangeStart w:id="6"/>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w:commentRangeEnd w:id="6"/>
        <m:r>
          <w:rPr>
            <w:rFonts w:ascii="Cambria Math" w:hAnsi="Cambria Math"/>
          </w:rPr>
          <m:t>)</m:t>
        </m:r>
      </m:oMath>
      <w:r w:rsidR="006D6E50">
        <w:commentReference w:id="6"/>
      </w:r>
      <m:oMath>
        <m:r>
          <w:rPr>
            <w:rFonts w:ascii="Cambria Math" w:hAnsi="Cambria Math"/>
          </w:rPr>
          <m:t xml:space="preserve"> </m:t>
        </m:r>
      </m:oMath>
      <w:r w:rsidR="006D6E50">
        <w:t xml:space="preserve">in 0.2-0.4 Hz of NF’s FFT as another feature. </w:t>
      </w:r>
    </w:p>
    <w:p w14:paraId="72595315" w14:textId="48CCA65A" w:rsidR="00310DE6" w:rsidRDefault="00310DE6">
      <w:pPr>
        <w:tabs>
          <w:tab w:val="center" w:pos="4156"/>
          <w:tab w:val="right" w:pos="10109"/>
        </w:tabs>
      </w:pPr>
    </w:p>
    <w:p w14:paraId="67D53753" w14:textId="5012B666" w:rsidR="00310DE6" w:rsidRPr="00B415C2" w:rsidRDefault="00B415C2">
      <w:pPr>
        <w:tabs>
          <w:tab w:val="center" w:pos="4156"/>
          <w:tab w:val="right" w:pos="10109"/>
        </w:tabs>
        <w:rPr>
          <w:b/>
        </w:rPr>
      </w:pPr>
      <w:r>
        <w:rPr>
          <w:rFonts w:hint="eastAsia"/>
          <w:b/>
        </w:rPr>
        <w:t>S</w:t>
      </w:r>
      <w:r>
        <w:rPr>
          <w:b/>
        </w:rPr>
        <w:t>pO</w:t>
      </w:r>
      <w:r w:rsidRPr="00B415C2">
        <w:rPr>
          <w:b/>
          <w:vertAlign w:val="subscript"/>
        </w:rPr>
        <w:t>2</w:t>
      </w:r>
      <w:r>
        <w:rPr>
          <w:b/>
          <w:vertAlign w:val="subscript"/>
        </w:rPr>
        <w:t xml:space="preserve"> </w:t>
      </w:r>
      <w:r>
        <w:rPr>
          <w:b/>
        </w:rPr>
        <w:t>Feature set</w:t>
      </w:r>
    </w:p>
    <w:p w14:paraId="79B85E2A" w14:textId="5A5BC224" w:rsidR="00310DE6" w:rsidRDefault="006A6189" w:rsidP="00980E69">
      <w:r>
        <w:t>There are always fluctuations in SpO</w:t>
      </w:r>
      <w:r w:rsidRPr="006A6189">
        <w:rPr>
          <w:vertAlign w:val="subscript"/>
        </w:rPr>
        <w:t>2</w:t>
      </w:r>
      <w:r>
        <w:rPr>
          <w:vertAlign w:val="subscript"/>
        </w:rPr>
        <w:t xml:space="preserve"> </w:t>
      </w:r>
      <w:r>
        <w:t xml:space="preserve">during the SAHS events’ period, hence we firstly calculated the standard deviation </w:t>
      </w:r>
      <m:oMath>
        <m:r>
          <m:rPr>
            <m:sty m:val="p"/>
          </m:rP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std</m:t>
            </m:r>
          </m:sub>
        </m:sSub>
        <m:r>
          <w:rPr>
            <w:rFonts w:ascii="Cambria Math" w:hAnsi="Cambria Math"/>
          </w:rPr>
          <m:t xml:space="preserve">) </m:t>
        </m:r>
      </m:oMath>
      <w:r>
        <w:t xml:space="preserve">and range </w:t>
      </w:r>
      <w:r w:rsidR="000B1864">
        <w:t>(</w:t>
      </w:r>
      <m:oMath>
        <m:sSub>
          <m:sSubPr>
            <m:ctrlPr>
              <w:rPr>
                <w:rFonts w:ascii="Cambria Math" w:hAnsi="Cambria Math"/>
              </w:rPr>
            </m:ctrlPr>
          </m:sSubPr>
          <m:e>
            <m:r>
              <w:rPr>
                <w:rFonts w:ascii="Cambria Math" w:hAnsi="Cambria Math"/>
              </w:rPr>
              <m:t>sp</m:t>
            </m:r>
          </m:e>
          <m:sub>
            <m:r>
              <w:rPr>
                <w:rFonts w:ascii="Cambria Math" w:hAnsi="Cambria Math"/>
              </w:rPr>
              <m:t>ran</m:t>
            </m:r>
          </m:sub>
        </m:sSub>
        <m:r>
          <w:rPr>
            <w:rFonts w:ascii="Cambria Math" w:hAnsi="Cambria Math"/>
          </w:rPr>
          <m:t xml:space="preserve">) </m:t>
        </m:r>
      </m:oMath>
      <w:r>
        <w:t>coefficients of SpO</w:t>
      </w:r>
      <w:r w:rsidRPr="006A6189">
        <w:rPr>
          <w:vertAlign w:val="subscript"/>
        </w:rPr>
        <w:t>2</w:t>
      </w:r>
      <w:r>
        <w:rPr>
          <w:vertAlign w:val="subscript"/>
        </w:rPr>
        <w:t xml:space="preserve"> </w:t>
      </w:r>
      <w:r>
        <w:t>in each segment. Meanwhile the slope of SpO</w:t>
      </w:r>
      <w:r w:rsidRPr="006A6189">
        <w:rPr>
          <w:vertAlign w:val="subscript"/>
        </w:rPr>
        <w:t>2</w:t>
      </w:r>
      <w:r>
        <w:rPr>
          <w:rFonts w:hint="eastAsia"/>
          <w:vertAlign w:val="subscript"/>
        </w:rPr>
        <w:t xml:space="preserve"> </w:t>
      </w:r>
      <w:r>
        <w:t xml:space="preserve">in each segment </w:t>
      </w:r>
      <w:r w:rsidR="00B20F02">
        <w:t>(</w:t>
      </w:r>
      <m:oMath>
        <m:sSub>
          <m:sSubPr>
            <m:ctrlPr>
              <w:rPr>
                <w:rFonts w:ascii="Cambria Math" w:hAnsi="Cambria Math"/>
              </w:rPr>
            </m:ctrlPr>
          </m:sSubPr>
          <m:e>
            <m:r>
              <w:rPr>
                <w:rFonts w:ascii="Cambria Math" w:hAnsi="Cambria Math"/>
              </w:rPr>
              <m:t>sp</m:t>
            </m:r>
          </m:e>
          <m:sub>
            <m:r>
              <w:rPr>
                <w:rFonts w:ascii="Cambria Math" w:hAnsi="Cambria Math" w:hint="eastAsia"/>
              </w:rPr>
              <m:t>slope</m:t>
            </m:r>
          </m:sub>
        </m:sSub>
        <m:r>
          <w:rPr>
            <w:rFonts w:ascii="Cambria Math" w:hAnsi="Cambria Math"/>
          </w:rPr>
          <m:t xml:space="preserve">) </m:t>
        </m:r>
      </m:oMath>
      <w:r>
        <w:t>was also calculated. At the same time the commonly used features: the time of SpO</w:t>
      </w:r>
      <w:r w:rsidRPr="006A6189">
        <w:rPr>
          <w:vertAlign w:val="subscript"/>
        </w:rPr>
        <w:t>2</w:t>
      </w:r>
      <w:r>
        <w:rPr>
          <w:rFonts w:hint="eastAsia"/>
          <w:vertAlign w:val="subscript"/>
        </w:rPr>
        <w:t xml:space="preserve"> </w:t>
      </w:r>
      <w:r>
        <w:t xml:space="preserve">stays below 92% and 91% </w:t>
      </w:r>
      <w:r w:rsidR="00B20F02">
        <w:fldChar w:fldCharType="begin">
          <w:fldData xml:space="preserve">PEVuZE5vdGU+PENpdGU+PEF1dGhvcj5PbHNvbjwvQXV0aG9yPjxZZWFyPjE5OTk8L1llYXI+PFJl
Y051bT4xMjwvUmVjTnVtPjxEaXNwbGF5VGV4dD5bMjIsIDIz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20F02">
        <w:instrText xml:space="preserve"> ADDIN EN.CITE </w:instrText>
      </w:r>
      <w:r w:rsidR="00B20F02">
        <w:fldChar w:fldCharType="begin">
          <w:fldData xml:space="preserve">PEVuZE5vdGU+PENpdGU+PEF1dGhvcj5PbHNvbjwvQXV0aG9yPjxZZWFyPjE5OTk8L1llYXI+PFJl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</w:fldData>
        </w:fldChar>
      </w:r>
      <w:r w:rsidR="00B20F02">
        <w:instrText xml:space="preserve"> ADDIN EN.CITE.DATA </w:instrText>
      </w:r>
      <w:r w:rsidR="00B20F02">
        <w:fldChar w:fldCharType="end"/>
      </w:r>
      <w:r w:rsidR="00B20F02">
        <w:fldChar w:fldCharType="separate"/>
      </w:r>
      <w:r w:rsidR="00B20F02">
        <w:rPr>
          <w:noProof/>
        </w:rPr>
        <w:t>[22, 23]</w:t>
      </w:r>
      <w:r w:rsidR="00B20F02">
        <w:fldChar w:fldCharType="end"/>
      </w:r>
      <w:r w:rsidR="00B20F02">
        <w:t xml:space="preserve"> in each segment </w:t>
      </w:r>
      <w:r>
        <w:t xml:space="preserve">were calculated as another </w:t>
      </w:r>
      <w:r w:rsidRPr="006A6189">
        <w:rPr>
          <w:highlight w:val="yellow"/>
        </w:rPr>
        <w:t>two features.</w:t>
      </w:r>
      <w:r w:rsidRPr="006A6189">
        <w:rPr>
          <w:rFonts w:hint="eastAsia"/>
        </w:rPr>
        <w:t xml:space="preserve"> </w:t>
      </w:r>
      <w:r>
        <w:t xml:space="preserve">In order to capture the features of oxygen desaturation, we </w:t>
      </w:r>
      <w:r w:rsidR="00B20F02">
        <w:t>took</w:t>
      </w:r>
      <w:r>
        <w:t xml:space="preserve"> </w:t>
      </w:r>
      <w:r w:rsidR="00B20F02">
        <w:t xml:space="preserve">the </w:t>
      </w:r>
      <w:r>
        <w:t xml:space="preserve">maximum </w:t>
      </w:r>
      <w:r w:rsidR="007F22C8">
        <w:t>(</w:t>
      </w:r>
      <m:oMath>
        <m:sSub>
          <m:sSubPr>
            <m:ctrlPr>
              <w:rPr>
                <w:rFonts w:ascii="Cambria Math" w:hAnsi="Cambria Math"/>
              </w:rPr>
            </m:ctrlPr>
          </m:sSubPr>
          <m:e>
            <m:r>
              <w:rPr>
                <w:rFonts w:ascii="Cambria Math" w:hAnsi="Cambria Math"/>
              </w:rPr>
              <m:t>Sp</m:t>
            </m:r>
          </m:e>
          <m:sub>
            <m:r>
              <w:rPr>
                <w:rFonts w:ascii="Cambria Math" w:hAnsi="Cambria Math"/>
              </w:rPr>
              <m:t>b1</m:t>
            </m:r>
          </m:sub>
        </m:sSub>
        <m:r>
          <w:rPr>
            <w:rFonts w:ascii="Cambria Math" w:hAnsi="Cambria Math"/>
          </w:rPr>
          <m:t>)</m:t>
        </m:r>
      </m:oMath>
      <w:r w:rsidR="007F22C8">
        <w:rPr>
          <w:rFonts w:hint="eastAsia"/>
        </w:rPr>
        <w:t xml:space="preserve"> </w:t>
      </w:r>
      <w:r>
        <w:t xml:space="preserve">and average </w:t>
      </w:r>
      <m:oMath>
        <m:sSub>
          <m:sSubPr>
            <m:ctrlPr>
              <w:rPr>
                <w:rFonts w:ascii="Cambria Math" w:hAnsi="Cambria Math"/>
              </w:rPr>
            </m:ctrlPr>
          </m:sSubPr>
          <m:e>
            <m:r>
              <w:rPr>
                <w:rFonts w:ascii="Cambria Math" w:hAnsi="Cambria Math"/>
              </w:rPr>
              <m:t>(Sp</m:t>
            </m:r>
          </m:e>
          <m:sub>
            <m:r>
              <w:rPr>
                <w:rFonts w:ascii="Cambria Math" w:hAnsi="Cambria Math"/>
              </w:rPr>
              <m:t>b2</m:t>
            </m:r>
          </m:sub>
        </m:sSub>
        <m:r>
          <w:rPr>
            <w:rFonts w:ascii="Cambria Math" w:hAnsi="Cambria Math"/>
          </w:rPr>
          <m:t xml:space="preserve">) </m:t>
        </m:r>
      </m:oMath>
      <w:r w:rsidR="00B20F02">
        <w:t>SpO</w:t>
      </w:r>
      <w:r w:rsidR="00B20F02" w:rsidRPr="00B20F02">
        <w:rPr>
          <w:vertAlign w:val="subscript"/>
        </w:rPr>
        <w:t>2</w:t>
      </w:r>
      <w:r w:rsidR="00B20F02">
        <w:t xml:space="preserve"> </w:t>
      </w:r>
      <w:r>
        <w:t>value in every thirty seconds</w:t>
      </w:r>
      <w:r w:rsidR="00B20F02" w:rsidRPr="00B20F02">
        <w:t xml:space="preserve"> </w:t>
      </w:r>
      <w:r w:rsidR="00B20F02">
        <w:t>as the baseline</w:t>
      </w:r>
      <w:r>
        <w:t xml:space="preserve">. </w:t>
      </w:r>
      <w:r w:rsidR="0069539B">
        <w:t xml:space="preserve">Then the duration </w:t>
      </w:r>
      <w:r w:rsidR="007F22C8">
        <w:t xml:space="preserve">and level </w:t>
      </w:r>
      <w:r w:rsidR="0069539B">
        <w:t xml:space="preserve">of oxygen desaturation </w:t>
      </w:r>
      <w:r w:rsidR="007F22C8">
        <w:t xml:space="preserve">were calculated </w:t>
      </w:r>
      <w:r w:rsidR="0069539B">
        <w:t>in each segment</w:t>
      </w:r>
      <w:r w:rsidR="007F22C8">
        <w:t xml:space="preserve"> following </w:t>
      </w:r>
      <w:r w:rsidR="0069539B">
        <w:t xml:space="preserve">equations (5) – (8). </w:t>
      </w:r>
    </w:p>
    <w:p w14:paraId="3BE5B80D" w14:textId="57DFCD0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1</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bookmarkStart w:id="7" w:name="_Ref532999340"/>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5</w:t>
      </w:r>
      <w:r w:rsidR="009B6D6C">
        <w:rPr>
          <w:noProof/>
        </w:rPr>
        <w:fldChar w:fldCharType="end"/>
      </w:r>
      <w:bookmarkEnd w:id="7"/>
      <w:r>
        <w:rPr>
          <w:rFonts w:hint="eastAsia"/>
        </w:rPr>
        <w:t>）</w:t>
      </w:r>
    </w:p>
    <w:p w14:paraId="5AA2F84B" w14:textId="77777777" w:rsidR="007C7A32" w:rsidRPr="0051527A" w:rsidRDefault="007C7A32" w:rsidP="0051527A">
      <w:pPr>
        <w:tabs>
          <w:tab w:val="center" w:pos="4156"/>
          <w:tab w:val="right" w:pos="10109"/>
        </w:tabs>
        <w:rPr>
          <w:vanish/>
        </w:rPr>
      </w:pPr>
    </w:p>
    <w:p w14:paraId="53E6B505" w14:textId="48E59BF7"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un2</m:t>
            </m:r>
          </m:sub>
        </m:sSub>
        <m:d>
          <m:dPr>
            <m:ctrlPr>
              <w:rPr>
                <w:rFonts w:ascii="Cambria Math" w:hAnsi="Cambria Math"/>
                <w:i/>
              </w:rPr>
            </m:ctrlPr>
          </m:dPr>
          <m:e>
            <m:r>
              <w:rPr>
                <w:rFonts w:ascii="Cambria Math" w:hAnsi="Cambria Math"/>
              </w:rPr>
              <m:t>i</m:t>
            </m:r>
          </m:e>
        </m:d>
        <m:r>
          <w:rPr>
            <w:rFonts w:ascii="Cambria Math" w:hAnsi="Cambria Math"/>
          </w:rPr>
          <m:t>=FREQUENCY{Sp</m:t>
        </m:r>
        <m:d>
          <m:dPr>
            <m:ctrlPr>
              <w:rPr>
                <w:rFonts w:ascii="Cambria Math" w:hAnsi="Cambria Math"/>
                <w:i/>
              </w:rPr>
            </m:ctrlPr>
          </m:dPr>
          <m:e>
            <m:r>
              <w:rPr>
                <w:rFonts w:ascii="Cambria Math" w:hAnsi="Cambria Math"/>
              </w:rPr>
              <m:t>i</m:t>
            </m:r>
          </m:e>
        </m:d>
        <m:r>
          <w:rPr>
            <w:rFonts w:ascii="Cambria Math" w:hAnsi="Cambria Math"/>
          </w:rPr>
          <m:t>&l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hint="eastAsia"/>
          </w:rPr>
          <m:t>×</m:t>
        </m:r>
        <m:r>
          <w:rPr>
            <w:rFonts w:ascii="Cambria Math" w:hAnsi="Cambria Math"/>
          </w:rPr>
          <m:t>0</m:t>
        </m:r>
        <m:r>
          <w:rPr>
            <w:rFonts w:ascii="Cambria Math" w:hAnsi="Cambria Math" w:hint="eastAsia"/>
          </w:rPr>
          <m:t>.</m:t>
        </m:r>
        <m:r>
          <w:rPr>
            <w:rFonts w:ascii="Cambria Math" w:hAnsi="Cambria Math"/>
          </w:rPr>
          <m:t>98}</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6</w:t>
      </w:r>
      <w:r w:rsidR="009B6D6C">
        <w:rPr>
          <w:noProof/>
        </w:rPr>
        <w:fldChar w:fldCharType="end"/>
      </w:r>
      <w:r>
        <w:rPr>
          <w:rFonts w:hint="eastAsia"/>
        </w:rPr>
        <w:t>）</w:t>
      </w:r>
    </w:p>
    <w:p w14:paraId="391C4929" w14:textId="77777777" w:rsidR="007C7A32" w:rsidRPr="0051527A" w:rsidRDefault="007C7A32" w:rsidP="0051527A">
      <w:pPr>
        <w:tabs>
          <w:tab w:val="center" w:pos="4156"/>
          <w:tab w:val="right" w:pos="10109"/>
        </w:tabs>
        <w:rPr>
          <w:vanish/>
        </w:rPr>
      </w:pPr>
    </w:p>
    <w:p w14:paraId="2A2BABCB" w14:textId="1920E266"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1</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1</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7</w:t>
      </w:r>
      <w:r w:rsidR="009B6D6C">
        <w:rPr>
          <w:noProof/>
        </w:rPr>
        <w:fldChar w:fldCharType="end"/>
      </w:r>
      <w:r>
        <w:rPr>
          <w:rFonts w:hint="eastAsia"/>
        </w:rPr>
        <w:t>）</w:t>
      </w:r>
    </w:p>
    <w:p w14:paraId="0D2F83A9" w14:textId="77777777" w:rsidR="007C7A32" w:rsidRPr="0051527A" w:rsidRDefault="007C7A32" w:rsidP="0051527A">
      <w:pPr>
        <w:tabs>
          <w:tab w:val="center" w:pos="4156"/>
          <w:tab w:val="right" w:pos="10109"/>
        </w:tabs>
        <w:rPr>
          <w:vanish/>
        </w:rPr>
      </w:pPr>
    </w:p>
    <w:p w14:paraId="3FD5EA34" w14:textId="46D19A5D" w:rsidR="00310DE6" w:rsidRDefault="009A2410" w:rsidP="0051527A">
      <w:pPr>
        <w:tabs>
          <w:tab w:val="center" w:pos="4156"/>
          <w:tab w:val="right" w:pos="10109"/>
        </w:tabs>
      </w:pPr>
      <w:r>
        <w:tab/>
      </w:r>
      <m:oMath>
        <m:sSub>
          <m:sSubPr>
            <m:ctrlPr>
              <w:rPr>
                <w:rFonts w:ascii="Cambria Math" w:hAnsi="Cambria Math"/>
              </w:rPr>
            </m:ctrlPr>
          </m:sSubPr>
          <m:e>
            <m:r>
              <w:rPr>
                <w:rFonts w:ascii="Cambria Math" w:hAnsi="Cambria Math" w:hint="eastAsia"/>
              </w:rPr>
              <m:t>sp</m:t>
            </m:r>
          </m:e>
          <m:sub>
            <m:r>
              <w:rPr>
                <w:rFonts w:ascii="Cambria Math" w:hAnsi="Cambria Math"/>
              </w:rPr>
              <m:t>de2</m:t>
            </m:r>
          </m:sub>
        </m:sSub>
        <m:d>
          <m:dPr>
            <m:ctrlPr>
              <w:rPr>
                <w:rFonts w:ascii="Cambria Math" w:hAnsi="Cambria Math"/>
                <w:i/>
              </w:rPr>
            </m:ctrlPr>
          </m:dPr>
          <m:e>
            <m:r>
              <w:rPr>
                <w:rFonts w:ascii="Cambria Math" w:hAnsi="Cambria Math"/>
              </w:rPr>
              <m:t>i</m:t>
            </m:r>
          </m:e>
        </m:d>
        <m:r>
          <w:rPr>
            <w:rFonts w:ascii="Cambria Math" w:hAnsi="Cambria Math"/>
          </w:rPr>
          <m:t>=</m:t>
        </m:r>
        <m:sSub>
          <m:sSubPr>
            <m:ctrlPr>
              <w:rPr>
                <w:rFonts w:ascii="Cambria Math" w:hAnsi="Cambria Math"/>
              </w:rPr>
            </m:ctrlPr>
          </m:sSubPr>
          <m:e>
            <m:r>
              <w:rPr>
                <w:rFonts w:ascii="Cambria Math" w:hAnsi="Cambria Math"/>
              </w:rPr>
              <m:t>Sp</m:t>
            </m:r>
          </m:e>
          <m:sub>
            <m:r>
              <w:rPr>
                <w:rFonts w:ascii="Cambria Math" w:hAnsi="Cambria Math"/>
              </w:rPr>
              <m:t>b2</m:t>
            </m:r>
          </m:sub>
        </m:sSub>
        <m:d>
          <m:dPr>
            <m:ctrlPr>
              <w:rPr>
                <w:rFonts w:ascii="Cambria Math" w:hAnsi="Cambria Math"/>
                <w:i/>
              </w:rPr>
            </m:ctrlPr>
          </m:dPr>
          <m:e>
            <m:r>
              <w:rPr>
                <w:rFonts w:ascii="Cambria Math" w:hAnsi="Cambria Math"/>
              </w:rPr>
              <m:t>i</m:t>
            </m:r>
          </m:e>
        </m:d>
        <m:r>
          <w:rPr>
            <w:rFonts w:ascii="Cambria Math" w:hAnsi="Cambria Math"/>
          </w:rPr>
          <m:t>-mean{Sp</m:t>
        </m:r>
        <m:d>
          <m:dPr>
            <m:ctrlPr>
              <w:rPr>
                <w:rFonts w:ascii="Cambria Math" w:hAnsi="Cambria Math"/>
                <w:i/>
              </w:rPr>
            </m:ctrlPr>
          </m:dPr>
          <m:e>
            <m:r>
              <w:rPr>
                <w:rFonts w:ascii="Cambria Math" w:hAnsi="Cambria Math"/>
              </w:rPr>
              <m:t>i</m:t>
            </m:r>
          </m:e>
        </m:d>
        <m:r>
          <w:rPr>
            <w:rFonts w:ascii="Cambria Math" w:hAnsi="Cambria Math"/>
          </w:rPr>
          <m:t>}</m:t>
        </m:r>
      </m:oMath>
      <w:r>
        <w:tab/>
      </w:r>
      <w:bookmarkStart w:id="8" w:name="_Ref532999346"/>
      <w:r>
        <w:rPr>
          <w:rFonts w:hint="eastAsia"/>
        </w:rPr>
        <w:t>（</w:t>
      </w:r>
      <w:r w:rsidR="009B6D6C">
        <w:rPr>
          <w:noProof/>
        </w:rPr>
        <w:fldChar w:fldCharType="begin"/>
      </w:r>
      <w:r w:rsidR="009B6D6C">
        <w:rPr>
          <w:noProof/>
        </w:rPr>
        <w:instrText xml:space="preserve"> SEQ 公式 \* ARABIC </w:instrText>
      </w:r>
      <w:r w:rsidR="009B6D6C">
        <w:rPr>
          <w:noProof/>
        </w:rPr>
        <w:fldChar w:fldCharType="separate"/>
      </w:r>
      <w:r w:rsidR="003164A5">
        <w:rPr>
          <w:noProof/>
        </w:rPr>
        <w:t>8</w:t>
      </w:r>
      <w:r w:rsidR="009B6D6C">
        <w:rPr>
          <w:noProof/>
        </w:rPr>
        <w:fldChar w:fldCharType="end"/>
      </w:r>
      <w:bookmarkEnd w:id="8"/>
      <w:r>
        <w:rPr>
          <w:rFonts w:hint="eastAsia"/>
        </w:rPr>
        <w:t>）</w:t>
      </w:r>
    </w:p>
    <w:p w14:paraId="72DAB518" w14:textId="77777777" w:rsidR="007C7A32" w:rsidRPr="0051527A" w:rsidRDefault="007C7A32" w:rsidP="0051527A">
      <w:pPr>
        <w:tabs>
          <w:tab w:val="center" w:pos="4156"/>
          <w:tab w:val="right" w:pos="10109"/>
        </w:tabs>
        <w:rPr>
          <w:vanish/>
        </w:rPr>
      </w:pPr>
    </w:p>
    <w:p w14:paraId="2227C318" w14:textId="15BA7DFF" w:rsidR="00310DE6" w:rsidRDefault="00980E69" w:rsidP="00980E69">
      <w:pPr>
        <w:tabs>
          <w:tab w:val="center" w:pos="3736"/>
          <w:tab w:val="right" w:pos="10109"/>
        </w:tabs>
      </w:pPr>
      <w:r>
        <w:t>The total feature set is shown in table 2.</w:t>
      </w:r>
    </w:p>
    <w:p w14:paraId="3B47D307" w14:textId="33D0ACB6" w:rsidR="00980E69" w:rsidRDefault="00980E69" w:rsidP="00980E6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2</w:t>
      </w:r>
      <w:r w:rsidR="009B6D6C">
        <w:rPr>
          <w:noProof/>
        </w:rPr>
        <w:fldChar w:fldCharType="end"/>
      </w:r>
      <w:r>
        <w:t>. Features and their definitions</w:t>
      </w:r>
    </w:p>
    <w:tbl>
      <w:tblPr>
        <w:tblStyle w:val="af0"/>
        <w:tblW w:w="7944" w:type="dxa"/>
        <w:tblLayout w:type="fixed"/>
        <w:tblLook w:val="04A0" w:firstRow="1" w:lastRow="0" w:firstColumn="1" w:lastColumn="0" w:noHBand="0" w:noVBand="1"/>
      </w:tblPr>
      <w:tblGrid>
        <w:gridCol w:w="1056"/>
        <w:gridCol w:w="1422"/>
        <w:gridCol w:w="5466"/>
      </w:tblGrid>
      <w:tr w:rsidR="00310DE6" w14:paraId="2B7C0D75" w14:textId="77777777">
        <w:tc>
          <w:tcPr>
            <w:tcW w:w="1056" w:type="dxa"/>
          </w:tcPr>
          <w:p w14:paraId="6A7435A0" w14:textId="12FE95F7" w:rsidR="00310DE6" w:rsidRDefault="002278CA">
            <w:pPr>
              <w:tabs>
                <w:tab w:val="center" w:pos="3736"/>
                <w:tab w:val="right" w:pos="10109"/>
              </w:tabs>
            </w:pPr>
            <w:r>
              <w:rPr>
                <w:rFonts w:hint="eastAsia"/>
              </w:rPr>
              <w:t>I</w:t>
            </w:r>
            <w:r>
              <w:t>ndex</w:t>
            </w:r>
          </w:p>
        </w:tc>
        <w:tc>
          <w:tcPr>
            <w:tcW w:w="1422" w:type="dxa"/>
          </w:tcPr>
          <w:p w14:paraId="073A2707" w14:textId="484169C5" w:rsidR="00310DE6" w:rsidRDefault="002278CA">
            <w:pPr>
              <w:tabs>
                <w:tab w:val="center" w:pos="3736"/>
                <w:tab w:val="right" w:pos="10109"/>
              </w:tabs>
            </w:pPr>
            <w:r>
              <w:rPr>
                <w:rFonts w:hint="eastAsia"/>
              </w:rPr>
              <w:t>N</w:t>
            </w:r>
            <w:r>
              <w:t>ame</w:t>
            </w:r>
          </w:p>
        </w:tc>
        <w:tc>
          <w:tcPr>
            <w:tcW w:w="5466" w:type="dxa"/>
          </w:tcPr>
          <w:p w14:paraId="5CF7DA3C" w14:textId="7B939C31" w:rsidR="00310DE6" w:rsidRDefault="002278CA">
            <w:pPr>
              <w:tabs>
                <w:tab w:val="center" w:pos="3736"/>
                <w:tab w:val="right" w:pos="10109"/>
              </w:tabs>
            </w:pPr>
            <w:r>
              <w:t>Definition</w:t>
            </w:r>
          </w:p>
        </w:tc>
      </w:tr>
      <w:tr w:rsidR="00310DE6" w14:paraId="605B23A0" w14:textId="77777777">
        <w:tc>
          <w:tcPr>
            <w:tcW w:w="1056" w:type="dxa"/>
          </w:tcPr>
          <w:p w14:paraId="511D1D4A"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1</w:t>
            </w:r>
          </w:p>
        </w:tc>
        <w:tc>
          <w:tcPr>
            <w:tcW w:w="1422" w:type="dxa"/>
          </w:tcPr>
          <w:p w14:paraId="64F98D47" w14:textId="77777777" w:rsidR="00310DE6" w:rsidRDefault="00D24CFD">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mean</m:t>
                    </m:r>
                  </m:sub>
                </m:sSub>
              </m:oMath>
            </m:oMathPara>
          </w:p>
        </w:tc>
        <w:tc>
          <w:tcPr>
            <w:tcW w:w="5466" w:type="dxa"/>
          </w:tcPr>
          <w:p w14:paraId="12B5B7DC" w14:textId="29EAD81E" w:rsidR="00310DE6" w:rsidRDefault="002278CA">
            <w:pPr>
              <w:tabs>
                <w:tab w:val="center" w:pos="3736"/>
                <w:tab w:val="right" w:pos="10109"/>
              </w:tabs>
            </w:pPr>
            <w:r>
              <w:rPr>
                <w:rFonts w:hint="eastAsia"/>
              </w:rPr>
              <w:t>A</w:t>
            </w:r>
            <w:r>
              <w:t>verage tidal volume</w:t>
            </w:r>
          </w:p>
        </w:tc>
      </w:tr>
      <w:tr w:rsidR="00310DE6" w14:paraId="246D9B6D" w14:textId="77777777">
        <w:tc>
          <w:tcPr>
            <w:tcW w:w="1056" w:type="dxa"/>
          </w:tcPr>
          <w:p w14:paraId="23728D83" w14:textId="77777777" w:rsidR="00310DE6" w:rsidRDefault="009A2410">
            <w:pPr>
              <w:tabs>
                <w:tab w:val="center" w:pos="3736"/>
                <w:tab w:val="right" w:pos="10109"/>
              </w:tabs>
              <w:rPr>
                <w:rFonts w:ascii="等线 Light" w:eastAsia="黑体" w:hAnsi="等线 Light" w:cs="Times New Roman"/>
              </w:rPr>
            </w:pPr>
            <w:r>
              <w:rPr>
                <w:rFonts w:ascii="等线 Light" w:eastAsia="黑体" w:hAnsi="等线 Light" w:cs="Times New Roman" w:hint="eastAsia"/>
              </w:rPr>
              <w:t>2</w:t>
            </w:r>
          </w:p>
        </w:tc>
        <w:tc>
          <w:tcPr>
            <w:tcW w:w="1422" w:type="dxa"/>
          </w:tcPr>
          <w:p w14:paraId="7CABB300" w14:textId="77777777" w:rsidR="00310DE6" w:rsidRDefault="00D24CFD">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std</m:t>
                    </m:r>
                  </m:sub>
                </m:sSub>
              </m:oMath>
            </m:oMathPara>
          </w:p>
        </w:tc>
        <w:tc>
          <w:tcPr>
            <w:tcW w:w="5466" w:type="dxa"/>
          </w:tcPr>
          <w:p w14:paraId="154C1FD3" w14:textId="1CB4872B" w:rsidR="00310DE6" w:rsidRDefault="002278CA">
            <w:pPr>
              <w:tabs>
                <w:tab w:val="center" w:pos="3736"/>
                <w:tab w:val="right" w:pos="10109"/>
              </w:tabs>
            </w:pPr>
            <w:r>
              <w:rPr>
                <w:rFonts w:hint="eastAsia"/>
              </w:rPr>
              <w:t>S</w:t>
            </w:r>
            <w:r>
              <w:t>tandard deviation of tidal volume</w:t>
            </w:r>
          </w:p>
        </w:tc>
      </w:tr>
      <w:tr w:rsidR="00310DE6" w14:paraId="30776B2A" w14:textId="77777777">
        <w:tc>
          <w:tcPr>
            <w:tcW w:w="1056" w:type="dxa"/>
          </w:tcPr>
          <w:p w14:paraId="1BF070CD"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3</w:t>
            </w:r>
          </w:p>
        </w:tc>
        <w:tc>
          <w:tcPr>
            <w:tcW w:w="1422" w:type="dxa"/>
          </w:tcPr>
          <w:p w14:paraId="722437E5" w14:textId="77777777" w:rsidR="00310DE6" w:rsidRDefault="00D24CFD">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ran</m:t>
                    </m:r>
                  </m:sub>
                </m:sSub>
              </m:oMath>
            </m:oMathPara>
          </w:p>
        </w:tc>
        <w:tc>
          <w:tcPr>
            <w:tcW w:w="5466" w:type="dxa"/>
          </w:tcPr>
          <w:p w14:paraId="2E0C7F2B" w14:textId="32ED64D6" w:rsidR="00310DE6" w:rsidRDefault="002278CA">
            <w:pPr>
              <w:tabs>
                <w:tab w:val="center" w:pos="3736"/>
                <w:tab w:val="right" w:pos="10109"/>
              </w:tabs>
            </w:pPr>
            <w:r>
              <w:rPr>
                <w:rFonts w:hint="eastAsia"/>
              </w:rPr>
              <w:t>R</w:t>
            </w:r>
            <w:r>
              <w:t>ange of tidal volume</w:t>
            </w:r>
          </w:p>
        </w:tc>
      </w:tr>
      <w:tr w:rsidR="00310DE6" w14:paraId="2323783D" w14:textId="77777777">
        <w:tc>
          <w:tcPr>
            <w:tcW w:w="1056" w:type="dxa"/>
          </w:tcPr>
          <w:p w14:paraId="7056FC3A"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4</w:t>
            </w:r>
          </w:p>
        </w:tc>
        <w:tc>
          <w:tcPr>
            <w:tcW w:w="1422" w:type="dxa"/>
          </w:tcPr>
          <w:p w14:paraId="54173255" w14:textId="3D890308" w:rsidR="00310DE6" w:rsidRDefault="00D24CFD">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ha</m:t>
                    </m:r>
                  </m:sub>
                </m:sSub>
                <m:r>
                  <w:rPr>
                    <w:rFonts w:ascii="Cambria Math" w:hAnsi="Cambria Math"/>
                  </w:rPr>
                  <m:t>,</m:t>
                </m:r>
                <m:sSub>
                  <m:sSubPr>
                    <m:ctrlPr>
                      <w:rPr>
                        <w:rFonts w:ascii="Cambria Math" w:hAnsi="Cambria Math"/>
                      </w:rPr>
                    </m:ctrlPr>
                  </m:sSubPr>
                  <m:e>
                    <m:r>
                      <w:rPr>
                        <w:rFonts w:ascii="Cambria Math" w:hAnsi="Cambria Math" w:hint="eastAsia"/>
                      </w:rPr>
                      <m:t>f</m:t>
                    </m:r>
                  </m:e>
                  <m:sub>
                    <m:r>
                      <w:rPr>
                        <w:rFonts w:ascii="Cambria Math" w:hAnsi="Cambria Math"/>
                      </w:rPr>
                      <m:t>ha</m:t>
                    </m:r>
                    <m:r>
                      <w:rPr>
                        <w:rFonts w:ascii="Cambria Math" w:hAnsi="Cambria Math" w:hint="eastAsia"/>
                      </w:rPr>
                      <m:t>p</m:t>
                    </m:r>
                  </m:sub>
                </m:sSub>
              </m:oMath>
            </m:oMathPara>
          </w:p>
        </w:tc>
        <w:tc>
          <w:tcPr>
            <w:tcW w:w="5466" w:type="dxa"/>
          </w:tcPr>
          <w:p w14:paraId="452E7AA2" w14:textId="4E653FF9" w:rsidR="00310DE6" w:rsidRDefault="002278CA">
            <w:pPr>
              <w:tabs>
                <w:tab w:val="center" w:pos="3736"/>
                <w:tab w:val="right" w:pos="10109"/>
              </w:tabs>
            </w:pPr>
            <w:r>
              <w:rPr>
                <w:rFonts w:hint="eastAsia"/>
              </w:rPr>
              <w:t>T</w:t>
            </w:r>
            <w:r>
              <w:t>he number of breaths with a reduction more than 30% in tidal volume and the ratio of it to the total number of breaths in the segment</w:t>
            </w:r>
          </w:p>
        </w:tc>
      </w:tr>
      <w:tr w:rsidR="00310DE6" w14:paraId="64C598EA" w14:textId="77777777">
        <w:tc>
          <w:tcPr>
            <w:tcW w:w="1056" w:type="dxa"/>
          </w:tcPr>
          <w:p w14:paraId="22C87868"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5</w:t>
            </w:r>
          </w:p>
        </w:tc>
        <w:tc>
          <w:tcPr>
            <w:tcW w:w="1422" w:type="dxa"/>
          </w:tcPr>
          <w:p w14:paraId="7FBFE2C1" w14:textId="7AC04EB9" w:rsidR="00310DE6" w:rsidRDefault="00D24CFD">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ap</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app</m:t>
                    </m:r>
                  </m:sub>
                </m:sSub>
              </m:oMath>
            </m:oMathPara>
          </w:p>
        </w:tc>
        <w:tc>
          <w:tcPr>
            <w:tcW w:w="5466" w:type="dxa"/>
          </w:tcPr>
          <w:p w14:paraId="2F90E59E" w14:textId="62DDE181" w:rsidR="00310DE6" w:rsidRDefault="002278CA">
            <w:pPr>
              <w:tabs>
                <w:tab w:val="center" w:pos="3736"/>
                <w:tab w:val="right" w:pos="10109"/>
              </w:tabs>
            </w:pPr>
            <w:r>
              <w:rPr>
                <w:rFonts w:hint="eastAsia"/>
              </w:rPr>
              <w:t>T</w:t>
            </w:r>
            <w:r>
              <w:t>he number of breaths with a reduction more than 70% in tidal volume and the ratio of it to the total number of breaths in the segment</w:t>
            </w:r>
          </w:p>
        </w:tc>
      </w:tr>
      <w:tr w:rsidR="00310DE6" w14:paraId="706E0CD4" w14:textId="77777777">
        <w:tc>
          <w:tcPr>
            <w:tcW w:w="1056" w:type="dxa"/>
          </w:tcPr>
          <w:p w14:paraId="0B8843E5"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6</w:t>
            </w:r>
          </w:p>
        </w:tc>
        <w:tc>
          <w:tcPr>
            <w:tcW w:w="1422" w:type="dxa"/>
          </w:tcPr>
          <w:p w14:paraId="05A1577A" w14:textId="1BFAE479" w:rsidR="00310DE6" w:rsidRDefault="00D24CFD">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rPr>
                      <m:t>nor</m:t>
                    </m:r>
                  </m:sub>
                </m:sSub>
                <m:r>
                  <w:rPr>
                    <w:rFonts w:ascii="Cambria Math" w:hAnsi="Cambria Math"/>
                  </w:rPr>
                  <m:t xml:space="preserve">, </m:t>
                </m:r>
                <m:sSub>
                  <m:sSubPr>
                    <m:ctrlPr>
                      <w:rPr>
                        <w:rFonts w:ascii="Cambria Math" w:hAnsi="Cambria Math"/>
                      </w:rPr>
                    </m:ctrlPr>
                  </m:sSubPr>
                  <m:e>
                    <m:r>
                      <w:rPr>
                        <w:rFonts w:ascii="Cambria Math" w:hAnsi="Cambria Math" w:hint="eastAsia"/>
                      </w:rPr>
                      <m:t>f</m:t>
                    </m:r>
                  </m:e>
                  <m:sub>
                    <m:r>
                      <w:rPr>
                        <w:rFonts w:ascii="Cambria Math" w:hAnsi="Cambria Math" w:hint="eastAsia"/>
                      </w:rPr>
                      <m:t>norp</m:t>
                    </m:r>
                  </m:sub>
                </m:sSub>
              </m:oMath>
            </m:oMathPara>
          </w:p>
        </w:tc>
        <w:tc>
          <w:tcPr>
            <w:tcW w:w="5466" w:type="dxa"/>
          </w:tcPr>
          <w:p w14:paraId="16204E71" w14:textId="5E37FF17" w:rsidR="00310DE6" w:rsidRDefault="002278CA">
            <w:pPr>
              <w:tabs>
                <w:tab w:val="center" w:pos="3736"/>
                <w:tab w:val="right" w:pos="10109"/>
              </w:tabs>
            </w:pPr>
            <w:r>
              <w:rPr>
                <w:rFonts w:hint="eastAsia"/>
              </w:rPr>
              <w:t>T</w:t>
            </w:r>
            <w:r>
              <w:t>he number of normal breaths and the ratio of it to the total number of breaths in the segment</w:t>
            </w:r>
          </w:p>
        </w:tc>
      </w:tr>
      <w:tr w:rsidR="00310DE6" w14:paraId="7240FCB1" w14:textId="77777777">
        <w:tc>
          <w:tcPr>
            <w:tcW w:w="1056" w:type="dxa"/>
          </w:tcPr>
          <w:p w14:paraId="48EF21AB" w14:textId="77777777" w:rsidR="00310DE6" w:rsidRDefault="009A2410">
            <w:pPr>
              <w:tabs>
                <w:tab w:val="center" w:pos="3736"/>
                <w:tab w:val="right" w:pos="10109"/>
              </w:tabs>
              <w:rPr>
                <w:rFonts w:ascii="等线" w:eastAsia="等线" w:hAnsi="等线" w:cs="宋体"/>
              </w:rPr>
            </w:pPr>
            <w:r>
              <w:rPr>
                <w:rFonts w:ascii="等线" w:eastAsia="等线" w:hAnsi="等线" w:cs="宋体" w:hint="eastAsia"/>
              </w:rPr>
              <w:t>7</w:t>
            </w:r>
          </w:p>
        </w:tc>
        <w:tc>
          <w:tcPr>
            <w:tcW w:w="1422" w:type="dxa"/>
          </w:tcPr>
          <w:p w14:paraId="18EB7251" w14:textId="77777777" w:rsidR="00310DE6" w:rsidRDefault="00D24CFD">
            <w:pPr>
              <w:tabs>
                <w:tab w:val="center" w:pos="3736"/>
                <w:tab w:val="right" w:pos="10109"/>
              </w:tabs>
            </w:pPr>
            <m:oMathPara>
              <m:oMath>
                <m:sSub>
                  <m:sSubPr>
                    <m:ctrlPr>
                      <w:rPr>
                        <w:rFonts w:ascii="Cambria Math" w:hAnsi="Cambria Math"/>
                      </w:rPr>
                    </m:ctrlPr>
                  </m:sSubPr>
                  <m:e>
                    <m:r>
                      <w:rPr>
                        <w:rFonts w:ascii="Cambria Math" w:hAnsi="Cambria Math" w:hint="eastAsia"/>
                      </w:rPr>
                      <m:t>f</m:t>
                    </m:r>
                  </m:e>
                  <m:sub>
                    <m:r>
                      <w:rPr>
                        <w:rFonts w:ascii="Cambria Math" w:hAnsi="Cambria Math" w:hint="eastAsia"/>
                      </w:rPr>
                      <m:t>kur</m:t>
                    </m:r>
                  </m:sub>
                </m:sSub>
              </m:oMath>
            </m:oMathPara>
          </w:p>
        </w:tc>
        <w:tc>
          <w:tcPr>
            <w:tcW w:w="5466" w:type="dxa"/>
          </w:tcPr>
          <w:p w14:paraId="23258A8D" w14:textId="16DE6111" w:rsidR="00310DE6" w:rsidRDefault="004B54C4">
            <w:pPr>
              <w:tabs>
                <w:tab w:val="center" w:pos="3736"/>
                <w:tab w:val="right" w:pos="10109"/>
              </w:tabs>
            </w:pPr>
            <w:r>
              <w:rPr>
                <w:rFonts w:hint="eastAsia"/>
              </w:rPr>
              <w:t>T</w:t>
            </w:r>
            <w:r>
              <w:t>he kurtosis in 0.2-0.4Hz of NF’s FFT</w:t>
            </w:r>
          </w:p>
        </w:tc>
      </w:tr>
      <w:tr w:rsidR="00310DE6" w14:paraId="1D794349" w14:textId="77777777">
        <w:tc>
          <w:tcPr>
            <w:tcW w:w="1056" w:type="dxa"/>
          </w:tcPr>
          <w:p w14:paraId="422AF85A"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8</w:t>
            </w:r>
          </w:p>
        </w:tc>
        <w:tc>
          <w:tcPr>
            <w:tcW w:w="1422" w:type="dxa"/>
          </w:tcPr>
          <w:p w14:paraId="05867DD3" w14:textId="77777777" w:rsidR="00310DE6" w:rsidRDefault="00D24CFD">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td</m:t>
                    </m:r>
                  </m:sub>
                </m:sSub>
              </m:oMath>
            </m:oMathPara>
          </w:p>
        </w:tc>
        <w:tc>
          <w:tcPr>
            <w:tcW w:w="5466" w:type="dxa"/>
          </w:tcPr>
          <w:p w14:paraId="4F9836C0" w14:textId="1F144C39" w:rsidR="00310DE6" w:rsidRDefault="00A2058F">
            <w:pPr>
              <w:tabs>
                <w:tab w:val="center" w:pos="3736"/>
                <w:tab w:val="right" w:pos="10109"/>
              </w:tabs>
            </w:pPr>
            <w:r>
              <w:rPr>
                <w:rFonts w:hint="eastAsia"/>
              </w:rPr>
              <w:t>S</w:t>
            </w:r>
            <w:r>
              <w:t>tandard deviation of SpO</w:t>
            </w:r>
            <w:r w:rsidRPr="00A2058F">
              <w:rPr>
                <w:vertAlign w:val="subscript"/>
              </w:rPr>
              <w:t>2</w:t>
            </w:r>
          </w:p>
        </w:tc>
      </w:tr>
      <w:tr w:rsidR="00310DE6" w14:paraId="34A1714E" w14:textId="77777777">
        <w:tc>
          <w:tcPr>
            <w:tcW w:w="1056" w:type="dxa"/>
          </w:tcPr>
          <w:p w14:paraId="501711B3"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9</w:t>
            </w:r>
          </w:p>
        </w:tc>
        <w:tc>
          <w:tcPr>
            <w:tcW w:w="1422" w:type="dxa"/>
          </w:tcPr>
          <w:p w14:paraId="200ED320" w14:textId="77777777" w:rsidR="00310DE6" w:rsidRDefault="00D24CFD">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ran</m:t>
                    </m:r>
                  </m:sub>
                </m:sSub>
              </m:oMath>
            </m:oMathPara>
          </w:p>
        </w:tc>
        <w:tc>
          <w:tcPr>
            <w:tcW w:w="5466" w:type="dxa"/>
          </w:tcPr>
          <w:p w14:paraId="605193D6" w14:textId="073C125E" w:rsidR="00310DE6" w:rsidRDefault="00A2058F">
            <w:pPr>
              <w:tabs>
                <w:tab w:val="center" w:pos="3736"/>
                <w:tab w:val="right" w:pos="10109"/>
              </w:tabs>
            </w:pPr>
            <w:r>
              <w:rPr>
                <w:rFonts w:hint="eastAsia"/>
              </w:rPr>
              <w:t>R</w:t>
            </w:r>
            <w:r>
              <w:t>ange of SpO</w:t>
            </w:r>
            <w:r w:rsidRPr="00A2058F">
              <w:rPr>
                <w:vertAlign w:val="subscript"/>
              </w:rPr>
              <w:t>2</w:t>
            </w:r>
          </w:p>
        </w:tc>
      </w:tr>
      <w:tr w:rsidR="00310DE6" w14:paraId="6AC5551C" w14:textId="77777777">
        <w:tc>
          <w:tcPr>
            <w:tcW w:w="1056" w:type="dxa"/>
          </w:tcPr>
          <w:p w14:paraId="30847AC7"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0</w:t>
            </w:r>
          </w:p>
        </w:tc>
        <w:tc>
          <w:tcPr>
            <w:tcW w:w="1422" w:type="dxa"/>
          </w:tcPr>
          <w:p w14:paraId="6566FC08" w14:textId="77777777" w:rsidR="00310DE6" w:rsidRDefault="00D24CFD">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rPr>
                      <m:t>sp</m:t>
                    </m:r>
                  </m:e>
                  <m:sub>
                    <m:r>
                      <w:rPr>
                        <w:rFonts w:ascii="Cambria Math" w:hAnsi="Cambria Math"/>
                      </w:rPr>
                      <m:t>slope</m:t>
                    </m:r>
                  </m:sub>
                </m:sSub>
              </m:oMath>
            </m:oMathPara>
          </w:p>
        </w:tc>
        <w:tc>
          <w:tcPr>
            <w:tcW w:w="5466" w:type="dxa"/>
          </w:tcPr>
          <w:p w14:paraId="5242E12D" w14:textId="43B49FDF" w:rsidR="00310DE6" w:rsidRPr="00A2058F" w:rsidRDefault="00A2058F">
            <w:pPr>
              <w:tabs>
                <w:tab w:val="center" w:pos="3736"/>
                <w:tab w:val="right" w:pos="10109"/>
              </w:tabs>
            </w:pPr>
            <w:r>
              <w:rPr>
                <w:rFonts w:hint="eastAsia"/>
              </w:rPr>
              <w:t>S</w:t>
            </w:r>
            <w:r>
              <w:t>lope of SpO</w:t>
            </w:r>
            <w:r w:rsidRPr="00A2058F">
              <w:rPr>
                <w:vertAlign w:val="subscript"/>
              </w:rPr>
              <w:t>2</w:t>
            </w:r>
            <w:r>
              <w:rPr>
                <w:vertAlign w:val="subscript"/>
              </w:rPr>
              <w:t xml:space="preserve"> </w:t>
            </w:r>
            <w:r>
              <w:t>in the segment</w:t>
            </w:r>
          </w:p>
        </w:tc>
      </w:tr>
      <w:tr w:rsidR="00310DE6" w14:paraId="5D98896B" w14:textId="77777777">
        <w:tc>
          <w:tcPr>
            <w:tcW w:w="1056" w:type="dxa"/>
          </w:tcPr>
          <w:p w14:paraId="2F5F043D"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1</w:t>
            </w:r>
          </w:p>
        </w:tc>
        <w:tc>
          <w:tcPr>
            <w:tcW w:w="1422" w:type="dxa"/>
          </w:tcPr>
          <w:p w14:paraId="6B3275BE" w14:textId="77777777" w:rsidR="00310DE6" w:rsidRDefault="00D24CFD">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un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un2</m:t>
                    </m:r>
                  </m:sub>
                </m:sSub>
              </m:oMath>
            </m:oMathPara>
          </w:p>
        </w:tc>
        <w:tc>
          <w:tcPr>
            <w:tcW w:w="5466" w:type="dxa"/>
          </w:tcPr>
          <w:p w14:paraId="6A4B1604" w14:textId="67ADD8AA" w:rsidR="00310DE6" w:rsidRPr="00E32C94" w:rsidRDefault="00A2058F">
            <w:pPr>
              <w:tabs>
                <w:tab w:val="center" w:pos="3736"/>
                <w:tab w:val="right" w:pos="10109"/>
              </w:tabs>
            </w:pPr>
            <w:r>
              <w:t>Duration of SpO</w:t>
            </w:r>
            <w:r w:rsidRPr="00A2058F">
              <w:rPr>
                <w:vertAlign w:val="subscript"/>
              </w:rPr>
              <w:t>2</w:t>
            </w:r>
            <w:r>
              <w:rPr>
                <w:vertAlign w:val="subscript"/>
              </w:rPr>
              <w:t xml:space="preserve"> </w:t>
            </w:r>
            <w:r w:rsidR="00E32C94">
              <w:t>desaturation</w:t>
            </w:r>
          </w:p>
        </w:tc>
      </w:tr>
      <w:tr w:rsidR="00310DE6" w14:paraId="16EB3C65" w14:textId="77777777">
        <w:tc>
          <w:tcPr>
            <w:tcW w:w="1056" w:type="dxa"/>
          </w:tcPr>
          <w:p w14:paraId="3FDCB246"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2</w:t>
            </w:r>
          </w:p>
        </w:tc>
        <w:tc>
          <w:tcPr>
            <w:tcW w:w="1422" w:type="dxa"/>
          </w:tcPr>
          <w:p w14:paraId="10B0108F" w14:textId="77777777" w:rsidR="00310DE6" w:rsidRDefault="00D24CFD">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de1</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de2</m:t>
                    </m:r>
                  </m:sub>
                </m:sSub>
              </m:oMath>
            </m:oMathPara>
          </w:p>
        </w:tc>
        <w:tc>
          <w:tcPr>
            <w:tcW w:w="5466" w:type="dxa"/>
          </w:tcPr>
          <w:p w14:paraId="46ADDC5A" w14:textId="046D5EFB" w:rsidR="00310DE6" w:rsidRPr="00E32C94" w:rsidRDefault="00E32C94">
            <w:pPr>
              <w:tabs>
                <w:tab w:val="center" w:pos="3736"/>
                <w:tab w:val="right" w:pos="10109"/>
              </w:tabs>
            </w:pPr>
            <w:r>
              <w:rPr>
                <w:rFonts w:hint="eastAsia"/>
              </w:rPr>
              <w:t>L</w:t>
            </w:r>
            <w:r>
              <w:t>evel of SpO</w:t>
            </w:r>
            <w:r w:rsidRPr="00A2058F">
              <w:rPr>
                <w:vertAlign w:val="subscript"/>
              </w:rPr>
              <w:t>2</w:t>
            </w:r>
            <w:r>
              <w:rPr>
                <w:vertAlign w:val="subscript"/>
              </w:rPr>
              <w:t xml:space="preserve"> </w:t>
            </w:r>
            <w:r>
              <w:t>desaturation</w:t>
            </w:r>
          </w:p>
        </w:tc>
      </w:tr>
      <w:tr w:rsidR="00310DE6" w14:paraId="4BE8EB82" w14:textId="77777777">
        <w:tc>
          <w:tcPr>
            <w:tcW w:w="1056" w:type="dxa"/>
          </w:tcPr>
          <w:p w14:paraId="59789E0B" w14:textId="77777777" w:rsidR="00310DE6" w:rsidRDefault="009A2410">
            <w:pPr>
              <w:tabs>
                <w:tab w:val="center" w:pos="3736"/>
                <w:tab w:val="right" w:pos="10109"/>
              </w:tabs>
              <w:rPr>
                <w:rFonts w:ascii="等线" w:eastAsia="等线" w:hAnsi="等线" w:cs="Times New Roman"/>
              </w:rPr>
            </w:pPr>
            <w:r>
              <w:rPr>
                <w:rFonts w:ascii="等线" w:eastAsia="等线" w:hAnsi="等线" w:cs="Times New Roman" w:hint="eastAsia"/>
              </w:rPr>
              <w:t>1</w:t>
            </w:r>
            <w:r>
              <w:rPr>
                <w:rFonts w:ascii="等线" w:eastAsia="等线" w:hAnsi="等线" w:cs="Times New Roman"/>
              </w:rPr>
              <w:t>3</w:t>
            </w:r>
          </w:p>
        </w:tc>
        <w:tc>
          <w:tcPr>
            <w:tcW w:w="1422" w:type="dxa"/>
          </w:tcPr>
          <w:p w14:paraId="03540469" w14:textId="77777777" w:rsidR="00310DE6" w:rsidRDefault="00D24CFD">
            <w:pPr>
              <w:tabs>
                <w:tab w:val="center" w:pos="3736"/>
                <w:tab w:val="right" w:pos="10109"/>
              </w:tabs>
              <w:rPr>
                <w:rFonts w:ascii="等线" w:eastAsia="等线" w:hAnsi="等线" w:cs="Times New Roman"/>
              </w:rPr>
            </w:pPr>
            <m:oMathPara>
              <m:oMath>
                <m:sSub>
                  <m:sSubPr>
                    <m:ctrlPr>
                      <w:rPr>
                        <w:rFonts w:ascii="Cambria Math" w:hAnsi="Cambria Math"/>
                      </w:rPr>
                    </m:ctrlPr>
                  </m:sSubPr>
                  <m:e>
                    <m:r>
                      <w:rPr>
                        <w:rFonts w:ascii="Cambria Math" w:hAnsi="Cambria Math" w:hint="eastAsia"/>
                      </w:rPr>
                      <m:t>sp</m:t>
                    </m:r>
                  </m:e>
                  <m:sub>
                    <m:r>
                      <w:rPr>
                        <w:rFonts w:ascii="Cambria Math" w:hAnsi="Cambria Math"/>
                      </w:rPr>
                      <m:t>92</m:t>
                    </m:r>
                  </m:sub>
                </m:sSub>
                <m:r>
                  <w:rPr>
                    <w:rFonts w:ascii="Cambria Math" w:hAnsi="Cambria Math" w:hint="eastAsia"/>
                  </w:rPr>
                  <m:t>、</m:t>
                </m:r>
                <m:sSub>
                  <m:sSubPr>
                    <m:ctrlPr>
                      <w:rPr>
                        <w:rFonts w:ascii="Cambria Math" w:hAnsi="Cambria Math"/>
                      </w:rPr>
                    </m:ctrlPr>
                  </m:sSubPr>
                  <m:e>
                    <m:r>
                      <w:rPr>
                        <w:rFonts w:ascii="Cambria Math" w:hAnsi="Cambria Math" w:hint="eastAsia"/>
                      </w:rPr>
                      <m:t>sp</m:t>
                    </m:r>
                  </m:e>
                  <m:sub>
                    <m:r>
                      <w:rPr>
                        <w:rFonts w:ascii="Cambria Math" w:hAnsi="Cambria Math"/>
                      </w:rPr>
                      <m:t>91</m:t>
                    </m:r>
                  </m:sub>
                </m:sSub>
              </m:oMath>
            </m:oMathPara>
          </w:p>
        </w:tc>
        <w:tc>
          <w:tcPr>
            <w:tcW w:w="5466" w:type="dxa"/>
          </w:tcPr>
          <w:p w14:paraId="456EEF8E" w14:textId="2B0C836F" w:rsidR="00310DE6" w:rsidRPr="00E32C94" w:rsidRDefault="00E32C94">
            <w:pPr>
              <w:tabs>
                <w:tab w:val="center" w:pos="3736"/>
                <w:tab w:val="right" w:pos="10109"/>
              </w:tabs>
            </w:pPr>
            <w:r>
              <w:rPr>
                <w:rFonts w:hint="eastAsia"/>
              </w:rPr>
              <w:t>D</w:t>
            </w:r>
            <w:r>
              <w:t>uration of SpO</w:t>
            </w:r>
            <w:r w:rsidRPr="00A2058F">
              <w:rPr>
                <w:vertAlign w:val="subscript"/>
              </w:rPr>
              <w:t>2</w:t>
            </w:r>
            <w:r>
              <w:rPr>
                <w:vertAlign w:val="subscript"/>
              </w:rPr>
              <w:t xml:space="preserve"> </w:t>
            </w:r>
            <w:r>
              <w:t>stays below 92% and 91%</w:t>
            </w:r>
          </w:p>
        </w:tc>
      </w:tr>
    </w:tbl>
    <w:p w14:paraId="419FBAA9" w14:textId="77777777" w:rsidR="00310DE6" w:rsidRDefault="00310DE6">
      <w:pPr>
        <w:tabs>
          <w:tab w:val="center" w:pos="3736"/>
          <w:tab w:val="right" w:pos="10109"/>
        </w:tabs>
      </w:pPr>
    </w:p>
    <w:p w14:paraId="27C8B678" w14:textId="6ACDFB31" w:rsidR="00310DE6" w:rsidRDefault="00B415C2">
      <w:pPr>
        <w:tabs>
          <w:tab w:val="center" w:pos="4156"/>
          <w:tab w:val="right" w:pos="10109"/>
        </w:tabs>
        <w:rPr>
          <w:b/>
        </w:rPr>
      </w:pPr>
      <w:r>
        <w:rPr>
          <w:rFonts w:hint="eastAsia"/>
          <w:b/>
        </w:rPr>
        <w:t>D</w:t>
      </w:r>
      <w:r>
        <w:rPr>
          <w:b/>
        </w:rPr>
        <w:t>esign of Cascading Detection Model</w:t>
      </w:r>
    </w:p>
    <w:p w14:paraId="76A156FF" w14:textId="25DFC6CC" w:rsidR="00E32C94" w:rsidRDefault="00E32C94" w:rsidP="00E32C94">
      <w:pPr>
        <w:tabs>
          <w:tab w:val="center" w:pos="4156"/>
          <w:tab w:val="right" w:pos="10109"/>
        </w:tabs>
      </w:pPr>
      <w:r>
        <w:lastRenderedPageBreak/>
        <w:t xml:space="preserve">The cascading detection model contains two parts. The first is a random forest consisted of ten CART decision trees for the prediction of 60-second segments. It can screen out most of the N segments while maintain most of AH segments; The second is a random forest consisted of twenty CART decision trees for the prediction of 10-second segments. Based on the results of </w:t>
      </w:r>
      <w:r w:rsidR="004C1C65" w:rsidRPr="004C1C65">
        <w:t>60s-detector</w:t>
      </w:r>
      <w:r>
        <w:t xml:space="preserve">, the </w:t>
      </w:r>
      <w:r w:rsidR="004C1C65">
        <w:t>10s-</w:t>
      </w:r>
      <w:r>
        <w:t>detector is able to locate the onset and duration of SAHS events precisely.</w:t>
      </w:r>
    </w:p>
    <w:p w14:paraId="135AB73E" w14:textId="2B8AD7B5" w:rsidR="00E32C94" w:rsidRDefault="00E32C94" w:rsidP="00E32C94">
      <w:pPr>
        <w:tabs>
          <w:tab w:val="center" w:pos="4156"/>
          <w:tab w:val="right" w:pos="10109"/>
        </w:tabs>
        <w:rPr>
          <w:highlight w:val="yellow"/>
        </w:rPr>
      </w:pPr>
      <w:r>
        <w:t xml:space="preserve">The </w:t>
      </w:r>
      <w:r w:rsidR="004C1C65">
        <w:t>10s-</w:t>
      </w:r>
      <w:r>
        <w:t>detector was trained using</w:t>
      </w:r>
      <w:r w:rsidR="001154C6">
        <w:t xml:space="preserve"> the feature set composed of feature 4, 8, 9 and 11. This reduce</w:t>
      </w:r>
      <w:r w:rsidR="004C1C65">
        <w:t>d</w:t>
      </w:r>
      <w:r w:rsidR="001154C6">
        <w:t xml:space="preserve"> the computational complexity and improve</w:t>
      </w:r>
      <w:r w:rsidR="004C1C65">
        <w:t>d</w:t>
      </w:r>
      <w:r w:rsidR="001154C6">
        <w:t xml:space="preserve"> the training speed of the detector. While the results illustrate</w:t>
      </w:r>
      <w:r w:rsidR="004C1C65">
        <w:t>d</w:t>
      </w:r>
      <w:r w:rsidR="001154C6">
        <w:t xml:space="preserve"> that there </w:t>
      </w:r>
      <w:r w:rsidR="004C1C65">
        <w:t>was</w:t>
      </w:r>
      <w:r w:rsidR="001154C6">
        <w:t xml:space="preserve"> almost no effect </w:t>
      </w:r>
      <w:r w:rsidR="004C1C65">
        <w:t>on</w:t>
      </w:r>
      <w:r w:rsidR="001154C6">
        <w:t xml:space="preserve"> the performance. Besides, in order to overcome the imbalance of the number of samples in two classes, the weights for the two classes in CART trees were set to the </w:t>
      </w:r>
      <w:r w:rsidR="001154C6" w:rsidRPr="001154C6">
        <w:rPr>
          <w:highlight w:val="yellow"/>
        </w:rPr>
        <w:t>inverse ratio of their numbers</w:t>
      </w:r>
      <w:r w:rsidR="001154C6">
        <w:t xml:space="preserve">. Finally, in order to ensure that every CART tree in the random forest can be fully trained, the terminal condition for the growth of the tree was set as follows: 1) every leaf node contains at least fifty samples; 2) the maximum depth of the tree does not </w:t>
      </w:r>
      <w:r w:rsidR="001154C6" w:rsidRPr="001154C6">
        <w:rPr>
          <w:highlight w:val="yellow"/>
        </w:rPr>
        <w:t>exceed thirty.</w:t>
      </w:r>
    </w:p>
    <w:p w14:paraId="3787A189" w14:textId="6D8C1053" w:rsidR="001154C6" w:rsidRDefault="001154C6" w:rsidP="00E32C94">
      <w:pPr>
        <w:tabs>
          <w:tab w:val="center" w:pos="4156"/>
          <w:tab w:val="right" w:pos="10109"/>
        </w:tabs>
      </w:pPr>
      <w:r>
        <w:t xml:space="preserve">A </w:t>
      </w:r>
      <w:r w:rsidR="0071524C">
        <w:t xml:space="preserve">two-fold-cross validation was used in the test. Each time, half of the segments were used for training while the remaining </w:t>
      </w:r>
      <w:r w:rsidR="0071524C" w:rsidRPr="0071524C">
        <w:rPr>
          <w:highlight w:val="yellow"/>
        </w:rPr>
        <w:t>half were for test</w:t>
      </w:r>
      <w:r w:rsidR="0071524C" w:rsidRPr="0071524C">
        <w:t>.</w:t>
      </w:r>
      <w:r w:rsidR="0071524C">
        <w:t xml:space="preserve"> The cascading </w:t>
      </w:r>
      <w:r w:rsidR="004C1C65">
        <w:t>detector</w:t>
      </w:r>
      <w:r w:rsidR="0071524C">
        <w:t xml:space="preserve"> will output the sequence composed by the prediction results of all 10-second segments. The cascading detection model was trained on a computer with an i5-7600k CPU and 8G RAM.</w:t>
      </w:r>
    </w:p>
    <w:p w14:paraId="7C443931" w14:textId="77777777" w:rsidR="00310DE6" w:rsidRDefault="00310DE6">
      <w:pPr>
        <w:tabs>
          <w:tab w:val="center" w:pos="4156"/>
          <w:tab w:val="right" w:pos="10109"/>
        </w:tabs>
      </w:pPr>
    </w:p>
    <w:p w14:paraId="60530CB4" w14:textId="3269F875" w:rsidR="00310DE6" w:rsidRDefault="00C84B61">
      <w:pPr>
        <w:tabs>
          <w:tab w:val="center" w:pos="4156"/>
          <w:tab w:val="right" w:pos="10109"/>
        </w:tabs>
        <w:rPr>
          <w:b/>
        </w:rPr>
      </w:pPr>
      <w:r>
        <w:rPr>
          <w:rFonts w:hint="eastAsia"/>
          <w:b/>
        </w:rPr>
        <w:t>D</w:t>
      </w:r>
      <w:r>
        <w:rPr>
          <w:b/>
        </w:rPr>
        <w:t>esign of Event Detector</w:t>
      </w:r>
    </w:p>
    <w:p w14:paraId="6D1B31A0" w14:textId="389C2163" w:rsidR="00310DE6" w:rsidRDefault="00F114FE" w:rsidP="0086369E">
      <w:pPr>
        <w:rPr>
          <w:rFonts w:ascii="Times New Roman" w:hAnsi="Times New Roman" w:cs="Times New Roman"/>
        </w:rPr>
      </w:pPr>
      <w:r>
        <w:t>The sequence predicted by cascading detector will then be fed into event detector to correct the invalid results following the two rules:</w:t>
      </w:r>
      <w:r w:rsidR="0072180B">
        <w:t xml:space="preserve"> 1) </w:t>
      </w:r>
      <w:r>
        <w:t>A</w:t>
      </w:r>
      <w:r w:rsidR="0072180B">
        <w:t xml:space="preserve">t least ten consecutive AH segments </w:t>
      </w:r>
      <w:r>
        <w:t>wa</w:t>
      </w:r>
      <w:r w:rsidR="0072180B">
        <w:t xml:space="preserve">s considered to be a valid SAHS event. Since the original data </w:t>
      </w:r>
      <w:r>
        <w:t>was</w:t>
      </w:r>
      <w:r w:rsidR="0072180B">
        <w:t xml:space="preserve"> segmented by a 10-second window while one SAHS event lasts at least ten second, which determines that </w:t>
      </w:r>
      <w:r>
        <w:t>one SAHS event corresponds to at least ten consecutive AH segments while t</w:t>
      </w:r>
      <w:r w:rsidR="0072180B">
        <w:t xml:space="preserve">he segments do not meet the above </w:t>
      </w:r>
      <w:r>
        <w:t>were</w:t>
      </w:r>
      <w:r w:rsidR="0072180B">
        <w:t xml:space="preserve"> modified to </w:t>
      </w:r>
      <w:r w:rsidR="00555C91">
        <w:t xml:space="preserve">N. 2) The interval between two adjacent AH </w:t>
      </w:r>
      <w:r>
        <w:t>segments</w:t>
      </w:r>
      <w:r w:rsidR="00555C91">
        <w:t xml:space="preserve"> should be longer than five. This is also determined by the way of data segmentation. </w:t>
      </w:r>
      <w:r>
        <w:t>Any segment</w:t>
      </w:r>
      <w:r w:rsidR="00555C91">
        <w:t xml:space="preserve"> does not meet the rule </w:t>
      </w:r>
      <w:r>
        <w:t>was</w:t>
      </w:r>
      <w:r w:rsidR="00555C91">
        <w:t xml:space="preserve"> reset to AH. The total number of AH sequence after the event detector </w:t>
      </w:r>
      <w:r>
        <w:t>was</w:t>
      </w:r>
      <w:r w:rsidR="00555C91">
        <w:t xml:space="preserve"> considered to be the number of SAHS events, </w:t>
      </w:r>
      <w:r>
        <w:t>while</w:t>
      </w:r>
      <w:r w:rsidR="00555C91">
        <w:t xml:space="preserve"> the first and last segment in each AH sequence </w:t>
      </w:r>
      <w:r>
        <w:t>was</w:t>
      </w:r>
      <w:r w:rsidR="00555C91">
        <w:t xml:space="preserve"> considered to be the start and end time of SAHS event.</w:t>
      </w:r>
      <w:r w:rsidR="00EB110B">
        <w:rPr>
          <w:rFonts w:ascii="Times New Roman" w:hAnsi="Times New Roman" w:cs="Times New Roman"/>
        </w:rPr>
        <w:t xml:space="preserve"> </w:t>
      </w:r>
    </w:p>
    <w:p w14:paraId="0E495A3E" w14:textId="6A041670" w:rsidR="00310DE6" w:rsidRPr="00F114FE" w:rsidRDefault="00310DE6"/>
    <w:p w14:paraId="2F17BF70" w14:textId="43A68F65" w:rsidR="00310DE6" w:rsidRDefault="001372E3">
      <w:pPr>
        <w:rPr>
          <w:b/>
        </w:rPr>
      </w:pPr>
      <w:r>
        <w:rPr>
          <w:rFonts w:hint="eastAsia"/>
          <w:b/>
        </w:rPr>
        <w:t>R</w:t>
      </w:r>
      <w:r>
        <w:rPr>
          <w:b/>
        </w:rPr>
        <w:t>esults</w:t>
      </w:r>
    </w:p>
    <w:p w14:paraId="3D17E708" w14:textId="010B1DB6" w:rsidR="00310DE6" w:rsidRDefault="00BC104A" w:rsidP="00DD601F">
      <w:r>
        <w:t xml:space="preserve">The cascading detection model is able to detect each event and </w:t>
      </w:r>
      <w:r w:rsidR="00597131">
        <w:t xml:space="preserve">its start and end time, then calculate the AHI and provide a diagnosis of the SAHS severity. We analyzed the performance of cascading detection model in two aspects: </w:t>
      </w:r>
      <w:r w:rsidR="00597131" w:rsidRPr="00F114FE">
        <w:t>segments analysis and AHI analysis</w:t>
      </w:r>
      <w:r w:rsidR="00597131">
        <w:t xml:space="preserve">. </w:t>
      </w:r>
    </w:p>
    <w:p w14:paraId="5906F259" w14:textId="5F5E04FC" w:rsidR="00310DE6" w:rsidRDefault="00597131">
      <w:pPr>
        <w:rPr>
          <w:b/>
        </w:rPr>
      </w:pPr>
      <w:r>
        <w:rPr>
          <w:b/>
        </w:rPr>
        <w:t>Segments analysis</w:t>
      </w:r>
    </w:p>
    <w:p w14:paraId="30F6B178" w14:textId="106ED3D5" w:rsidR="00597131" w:rsidRDefault="00597131" w:rsidP="00597131">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3</w:t>
      </w:r>
      <w:r w:rsidR="009B6D6C">
        <w:rPr>
          <w:noProof/>
        </w:rPr>
        <w:fldChar w:fldCharType="end"/>
      </w:r>
      <w:r>
        <w:t xml:space="preserve">. </w:t>
      </w:r>
      <w:r>
        <w:rPr>
          <w:rFonts w:hint="eastAsia"/>
        </w:rPr>
        <w:t>R</w:t>
      </w:r>
      <w:r>
        <w:t>esults for segments and events</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147"/>
        <w:gridCol w:w="570"/>
        <w:gridCol w:w="612"/>
        <w:gridCol w:w="546"/>
        <w:gridCol w:w="427"/>
        <w:gridCol w:w="666"/>
        <w:gridCol w:w="763"/>
        <w:gridCol w:w="751"/>
        <w:gridCol w:w="654"/>
        <w:gridCol w:w="397"/>
        <w:gridCol w:w="802"/>
        <w:gridCol w:w="807"/>
      </w:tblGrid>
      <w:tr w:rsidR="00310DE6" w14:paraId="72BD35C4" w14:textId="77777777" w:rsidTr="007E1C56">
        <w:trPr>
          <w:trHeight w:val="285"/>
          <w:jc w:val="center"/>
        </w:trPr>
        <w:tc>
          <w:tcPr>
            <w:tcW w:w="0" w:type="auto"/>
            <w:vMerge w:val="restart"/>
            <w:vAlign w:val="center"/>
          </w:tcPr>
          <w:p w14:paraId="3DD3BBCF" w14:textId="2F8FA2B3" w:rsidR="00310DE6" w:rsidRDefault="00F114FE">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w:t>
            </w:r>
            <w:r>
              <w:rPr>
                <w:rFonts w:ascii="等线" w:eastAsia="等线" w:hAnsi="等线" w:cs="宋体"/>
                <w:color w:val="000000"/>
                <w:kern w:val="0"/>
                <w:sz w:val="22"/>
              </w:rPr>
              <w:t>egments</w:t>
            </w:r>
          </w:p>
        </w:tc>
        <w:tc>
          <w:tcPr>
            <w:tcW w:w="0" w:type="auto"/>
            <w:gridSpan w:val="3"/>
            <w:vMerge w:val="restart"/>
            <w:shd w:val="clear" w:color="auto" w:fill="auto"/>
            <w:vAlign w:val="center"/>
          </w:tcPr>
          <w:p w14:paraId="7ED8B801" w14:textId="77777777" w:rsidR="00310DE6" w:rsidRDefault="00310DE6">
            <w:pPr>
              <w:widowControl/>
              <w:jc w:val="left"/>
              <w:rPr>
                <w:rFonts w:ascii="等线" w:eastAsia="等线" w:hAnsi="等线" w:cs="宋体"/>
                <w:color w:val="000000"/>
                <w:kern w:val="0"/>
                <w:sz w:val="22"/>
              </w:rPr>
            </w:pPr>
          </w:p>
        </w:tc>
        <w:tc>
          <w:tcPr>
            <w:tcW w:w="0" w:type="auto"/>
            <w:gridSpan w:val="4"/>
            <w:shd w:val="clear" w:color="auto" w:fill="auto"/>
            <w:vAlign w:val="center"/>
          </w:tcPr>
          <w:p w14:paraId="5B180D53"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ference</w:t>
            </w:r>
          </w:p>
        </w:tc>
        <w:tc>
          <w:tcPr>
            <w:tcW w:w="0" w:type="auto"/>
            <w:gridSpan w:val="2"/>
            <w:vMerge w:val="restart"/>
            <w:shd w:val="clear" w:color="auto" w:fill="auto"/>
            <w:vAlign w:val="center"/>
          </w:tcPr>
          <w:p w14:paraId="44C418DF" w14:textId="572C2B04" w:rsidR="00310DE6" w:rsidRDefault="00F114FE">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A</w:t>
            </w:r>
            <w:r>
              <w:rPr>
                <w:rFonts w:ascii="等线" w:eastAsia="等线" w:hAnsi="等线" w:cs="宋体"/>
                <w:color w:val="000000"/>
                <w:kern w:val="0"/>
                <w:sz w:val="22"/>
              </w:rPr>
              <w:t>cc</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c>
          <w:tcPr>
            <w:tcW w:w="0" w:type="auto"/>
            <w:vMerge w:val="restart"/>
            <w:shd w:val="clear" w:color="auto" w:fill="auto"/>
            <w:vAlign w:val="center"/>
          </w:tcPr>
          <w:p w14:paraId="31FAF62F" w14:textId="10121D94" w:rsidR="00310DE6" w:rsidRDefault="00F114FE">
            <w:pPr>
              <w:widowControl/>
              <w:jc w:val="left"/>
              <w:rPr>
                <w:rFonts w:ascii="等线" w:eastAsia="等线" w:hAnsi="等线" w:cs="宋体"/>
                <w:color w:val="000000"/>
                <w:kern w:val="0"/>
                <w:sz w:val="22"/>
              </w:rPr>
            </w:pPr>
            <w:proofErr w:type="gramStart"/>
            <w:r>
              <w:rPr>
                <w:rFonts w:ascii="等线" w:eastAsia="等线" w:hAnsi="等线" w:cs="宋体" w:hint="eastAsia"/>
                <w:color w:val="000000"/>
                <w:kern w:val="0"/>
                <w:sz w:val="22"/>
              </w:rPr>
              <w:t>S</w:t>
            </w:r>
            <w:r>
              <w:rPr>
                <w:rFonts w:ascii="等线" w:eastAsia="等线" w:hAnsi="等线" w:cs="宋体"/>
                <w:color w:val="000000"/>
                <w:kern w:val="0"/>
                <w:sz w:val="22"/>
              </w:rPr>
              <w:t>en</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c>
          <w:tcPr>
            <w:tcW w:w="0" w:type="auto"/>
            <w:vMerge w:val="restart"/>
            <w:shd w:val="clear" w:color="auto" w:fill="auto"/>
            <w:vAlign w:val="center"/>
          </w:tcPr>
          <w:p w14:paraId="03C33462" w14:textId="43F4E7C4" w:rsidR="00310DE6" w:rsidRDefault="00F114FE">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r>
      <w:tr w:rsidR="00310DE6" w14:paraId="6F8F0D22" w14:textId="77777777" w:rsidTr="007E1C56">
        <w:trPr>
          <w:trHeight w:val="285"/>
          <w:jc w:val="center"/>
        </w:trPr>
        <w:tc>
          <w:tcPr>
            <w:tcW w:w="0" w:type="auto"/>
            <w:vMerge/>
            <w:vAlign w:val="center"/>
          </w:tcPr>
          <w:p w14:paraId="5FC499CF" w14:textId="77777777" w:rsidR="00310DE6" w:rsidRDefault="00310DE6">
            <w:pPr>
              <w:widowControl/>
              <w:jc w:val="left"/>
              <w:rPr>
                <w:rFonts w:ascii="等线" w:eastAsia="等线" w:hAnsi="等线" w:cs="宋体"/>
                <w:color w:val="000000"/>
                <w:kern w:val="0"/>
                <w:sz w:val="22"/>
              </w:rPr>
            </w:pPr>
          </w:p>
        </w:tc>
        <w:tc>
          <w:tcPr>
            <w:tcW w:w="0" w:type="auto"/>
            <w:gridSpan w:val="3"/>
            <w:vMerge/>
            <w:shd w:val="clear" w:color="auto" w:fill="auto"/>
            <w:vAlign w:val="center"/>
          </w:tcPr>
          <w:p w14:paraId="144D92E9" w14:textId="77777777" w:rsidR="00310DE6" w:rsidRDefault="00310DE6">
            <w:pPr>
              <w:widowControl/>
              <w:jc w:val="left"/>
              <w:rPr>
                <w:rFonts w:ascii="等线" w:eastAsia="等线" w:hAnsi="等线" w:cs="宋体"/>
                <w:color w:val="000000"/>
                <w:kern w:val="0"/>
                <w:sz w:val="22"/>
              </w:rPr>
            </w:pPr>
          </w:p>
        </w:tc>
        <w:tc>
          <w:tcPr>
            <w:tcW w:w="0" w:type="auto"/>
            <w:gridSpan w:val="2"/>
            <w:tcBorders>
              <w:bottom w:val="single" w:sz="4" w:space="0" w:color="auto"/>
            </w:tcBorders>
            <w:shd w:val="clear" w:color="auto" w:fill="auto"/>
            <w:vAlign w:val="center"/>
          </w:tcPr>
          <w:p w14:paraId="7F09C005" w14:textId="564C76F6"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single" w:sz="4" w:space="0" w:color="auto"/>
            </w:tcBorders>
            <w:shd w:val="clear" w:color="auto" w:fill="auto"/>
            <w:vAlign w:val="center"/>
          </w:tcPr>
          <w:p w14:paraId="341875AE"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vMerge/>
            <w:tcBorders>
              <w:bottom w:val="single" w:sz="4" w:space="0" w:color="auto"/>
            </w:tcBorders>
            <w:shd w:val="clear" w:color="auto" w:fill="auto"/>
            <w:vAlign w:val="center"/>
          </w:tcPr>
          <w:p w14:paraId="29676369" w14:textId="77777777" w:rsidR="00310DE6"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7E5D8CC1" w14:textId="77777777" w:rsidR="00310DE6" w:rsidRDefault="00310DE6">
            <w:pPr>
              <w:widowControl/>
              <w:jc w:val="left"/>
              <w:rPr>
                <w:rFonts w:ascii="等线" w:eastAsia="等线" w:hAnsi="等线" w:cs="宋体"/>
                <w:color w:val="000000"/>
                <w:kern w:val="0"/>
                <w:sz w:val="22"/>
              </w:rPr>
            </w:pPr>
          </w:p>
        </w:tc>
        <w:tc>
          <w:tcPr>
            <w:tcW w:w="0" w:type="auto"/>
            <w:vMerge/>
            <w:tcBorders>
              <w:bottom w:val="single" w:sz="4" w:space="0" w:color="auto"/>
            </w:tcBorders>
            <w:shd w:val="clear" w:color="auto" w:fill="auto"/>
            <w:vAlign w:val="center"/>
          </w:tcPr>
          <w:p w14:paraId="65EDD19B" w14:textId="77777777" w:rsidR="00310DE6" w:rsidRDefault="00310DE6">
            <w:pPr>
              <w:widowControl/>
              <w:jc w:val="left"/>
              <w:rPr>
                <w:rFonts w:ascii="等线" w:eastAsia="等线" w:hAnsi="等线" w:cs="宋体"/>
                <w:color w:val="000000"/>
                <w:kern w:val="0"/>
                <w:sz w:val="22"/>
              </w:rPr>
            </w:pPr>
          </w:p>
        </w:tc>
      </w:tr>
      <w:tr w:rsidR="00310DE6" w14:paraId="6E419A24" w14:textId="77777777" w:rsidTr="007E1C56">
        <w:trPr>
          <w:trHeight w:val="285"/>
          <w:jc w:val="center"/>
        </w:trPr>
        <w:tc>
          <w:tcPr>
            <w:tcW w:w="0" w:type="auto"/>
            <w:vMerge/>
            <w:vAlign w:val="center"/>
          </w:tcPr>
          <w:p w14:paraId="5DF7CBC8" w14:textId="77777777" w:rsidR="00310DE6" w:rsidRDefault="00310DE6">
            <w:pPr>
              <w:jc w:val="left"/>
              <w:rPr>
                <w:rFonts w:ascii="等线" w:eastAsia="等线" w:hAnsi="等线" w:cs="宋体"/>
                <w:color w:val="000000"/>
                <w:kern w:val="0"/>
                <w:sz w:val="22"/>
              </w:rPr>
            </w:pPr>
          </w:p>
        </w:tc>
        <w:tc>
          <w:tcPr>
            <w:tcW w:w="0" w:type="auto"/>
            <w:gridSpan w:val="2"/>
            <w:vMerge w:val="restart"/>
            <w:shd w:val="clear" w:color="auto" w:fill="auto"/>
            <w:vAlign w:val="center"/>
          </w:tcPr>
          <w:p w14:paraId="0651B05F" w14:textId="77777777" w:rsidR="00310DE6" w:rsidRDefault="009A2410">
            <w:pPr>
              <w:jc w:val="left"/>
              <w:rPr>
                <w:rFonts w:ascii="等线" w:eastAsia="等线" w:hAnsi="等线" w:cs="宋体"/>
                <w:color w:val="000000"/>
                <w:kern w:val="0"/>
                <w:sz w:val="22"/>
              </w:rPr>
            </w:pPr>
            <w:r>
              <w:rPr>
                <w:rFonts w:ascii="等线" w:eastAsia="等线" w:hAnsi="等线" w:cs="宋体"/>
                <w:color w:val="000000"/>
                <w:kern w:val="0"/>
                <w:sz w:val="22"/>
              </w:rPr>
              <w:t>Estimated</w:t>
            </w:r>
          </w:p>
        </w:tc>
        <w:tc>
          <w:tcPr>
            <w:tcW w:w="0" w:type="auto"/>
            <w:tcBorders>
              <w:bottom w:val="nil"/>
            </w:tcBorders>
            <w:vAlign w:val="center"/>
          </w:tcPr>
          <w:p w14:paraId="06E7D18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AH</w:t>
            </w:r>
          </w:p>
        </w:tc>
        <w:tc>
          <w:tcPr>
            <w:tcW w:w="0" w:type="auto"/>
            <w:gridSpan w:val="2"/>
            <w:tcBorders>
              <w:bottom w:val="nil"/>
            </w:tcBorders>
            <w:shd w:val="clear" w:color="auto" w:fill="auto"/>
            <w:vAlign w:val="center"/>
          </w:tcPr>
          <w:p w14:paraId="065DF78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59</w:t>
            </w:r>
            <w:r>
              <w:rPr>
                <w:rFonts w:ascii="等线" w:eastAsia="等线" w:hAnsi="等线" w:cs="宋体"/>
                <w:color w:val="000000"/>
                <w:kern w:val="0"/>
                <w:sz w:val="22"/>
              </w:rPr>
              <w:t>42</w:t>
            </w:r>
          </w:p>
        </w:tc>
        <w:tc>
          <w:tcPr>
            <w:tcW w:w="0" w:type="auto"/>
            <w:gridSpan w:val="2"/>
            <w:tcBorders>
              <w:bottom w:val="nil"/>
            </w:tcBorders>
            <w:shd w:val="clear" w:color="auto" w:fill="auto"/>
            <w:vAlign w:val="center"/>
          </w:tcPr>
          <w:p w14:paraId="5DEE5E9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1</w:t>
            </w:r>
            <w:r>
              <w:rPr>
                <w:rFonts w:ascii="等线" w:eastAsia="等线" w:hAnsi="等线" w:cs="宋体"/>
                <w:color w:val="000000"/>
                <w:kern w:val="0"/>
                <w:sz w:val="22"/>
              </w:rPr>
              <w:t>898</w:t>
            </w:r>
          </w:p>
        </w:tc>
        <w:tc>
          <w:tcPr>
            <w:tcW w:w="0" w:type="auto"/>
            <w:gridSpan w:val="2"/>
            <w:tcBorders>
              <w:bottom w:val="nil"/>
            </w:tcBorders>
            <w:shd w:val="clear" w:color="auto" w:fill="auto"/>
            <w:vAlign w:val="center"/>
          </w:tcPr>
          <w:p w14:paraId="1CB0CC69" w14:textId="064E8C85"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8</w:t>
            </w:r>
            <w:r>
              <w:rPr>
                <w:rFonts w:ascii="等线" w:eastAsia="等线" w:hAnsi="等线" w:cs="宋体"/>
                <w:color w:val="000000"/>
                <w:kern w:val="0"/>
                <w:sz w:val="22"/>
              </w:rPr>
              <w:t>9.0</w:t>
            </w:r>
          </w:p>
        </w:tc>
        <w:tc>
          <w:tcPr>
            <w:tcW w:w="0" w:type="auto"/>
            <w:tcBorders>
              <w:bottom w:val="nil"/>
            </w:tcBorders>
            <w:shd w:val="clear" w:color="auto" w:fill="auto"/>
            <w:vAlign w:val="center"/>
          </w:tcPr>
          <w:p w14:paraId="459E9908" w14:textId="79840D5A"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7</w:t>
            </w:r>
            <w:r>
              <w:rPr>
                <w:rFonts w:ascii="等线" w:eastAsia="等线" w:hAnsi="等线" w:cs="宋体"/>
                <w:color w:val="000000"/>
                <w:kern w:val="0"/>
                <w:sz w:val="22"/>
              </w:rPr>
              <w:t>3.</w:t>
            </w:r>
            <w:r w:rsidR="005E68BF">
              <w:rPr>
                <w:rFonts w:ascii="等线" w:eastAsia="等线" w:hAnsi="等线" w:cs="宋体"/>
                <w:color w:val="000000"/>
                <w:kern w:val="0"/>
                <w:sz w:val="22"/>
              </w:rPr>
              <w:t>5</w:t>
            </w:r>
          </w:p>
        </w:tc>
        <w:tc>
          <w:tcPr>
            <w:tcW w:w="0" w:type="auto"/>
            <w:tcBorders>
              <w:bottom w:val="nil"/>
            </w:tcBorders>
            <w:shd w:val="clear" w:color="auto" w:fill="auto"/>
            <w:vAlign w:val="center"/>
          </w:tcPr>
          <w:p w14:paraId="7061AD48" w14:textId="5A012689"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91.2</w:t>
            </w:r>
          </w:p>
        </w:tc>
      </w:tr>
      <w:tr w:rsidR="00310DE6" w14:paraId="1392270C" w14:textId="77777777" w:rsidTr="007E1C56">
        <w:trPr>
          <w:trHeight w:val="285"/>
          <w:jc w:val="center"/>
        </w:trPr>
        <w:tc>
          <w:tcPr>
            <w:tcW w:w="0" w:type="auto"/>
            <w:vMerge/>
            <w:vAlign w:val="center"/>
          </w:tcPr>
          <w:p w14:paraId="65C34200" w14:textId="77777777" w:rsidR="00310DE6" w:rsidRDefault="00310DE6">
            <w:pPr>
              <w:widowControl/>
              <w:jc w:val="left"/>
              <w:rPr>
                <w:rFonts w:ascii="等线" w:eastAsia="等线" w:hAnsi="等线" w:cs="宋体"/>
                <w:color w:val="000000"/>
                <w:kern w:val="0"/>
                <w:sz w:val="22"/>
              </w:rPr>
            </w:pPr>
          </w:p>
        </w:tc>
        <w:tc>
          <w:tcPr>
            <w:tcW w:w="0" w:type="auto"/>
            <w:gridSpan w:val="2"/>
            <w:vMerge/>
            <w:shd w:val="clear" w:color="auto" w:fill="auto"/>
            <w:vAlign w:val="center"/>
          </w:tcPr>
          <w:p w14:paraId="0EC7DBA3" w14:textId="77777777" w:rsidR="00310DE6" w:rsidRDefault="00310DE6">
            <w:pPr>
              <w:widowControl/>
              <w:jc w:val="left"/>
              <w:rPr>
                <w:rFonts w:ascii="等线" w:eastAsia="等线" w:hAnsi="等线" w:cs="宋体"/>
                <w:color w:val="000000"/>
                <w:kern w:val="0"/>
                <w:sz w:val="22"/>
              </w:rPr>
            </w:pPr>
          </w:p>
        </w:tc>
        <w:tc>
          <w:tcPr>
            <w:tcW w:w="0" w:type="auto"/>
            <w:tcBorders>
              <w:top w:val="nil"/>
            </w:tcBorders>
            <w:vAlign w:val="center"/>
          </w:tcPr>
          <w:p w14:paraId="2441A35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N</w:t>
            </w:r>
          </w:p>
        </w:tc>
        <w:tc>
          <w:tcPr>
            <w:tcW w:w="0" w:type="auto"/>
            <w:gridSpan w:val="2"/>
            <w:tcBorders>
              <w:top w:val="nil"/>
            </w:tcBorders>
            <w:shd w:val="clear" w:color="auto" w:fill="auto"/>
            <w:vAlign w:val="center"/>
          </w:tcPr>
          <w:p w14:paraId="0523A051" w14:textId="137388C0"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9</w:t>
            </w:r>
            <w:r>
              <w:rPr>
                <w:rFonts w:ascii="等线" w:eastAsia="等线" w:hAnsi="等线" w:cs="宋体"/>
                <w:color w:val="000000"/>
                <w:kern w:val="0"/>
                <w:sz w:val="22"/>
              </w:rPr>
              <w:t>367</w:t>
            </w:r>
          </w:p>
        </w:tc>
        <w:tc>
          <w:tcPr>
            <w:tcW w:w="0" w:type="auto"/>
            <w:gridSpan w:val="2"/>
            <w:tcBorders>
              <w:top w:val="nil"/>
            </w:tcBorders>
            <w:shd w:val="clear" w:color="auto" w:fill="auto"/>
            <w:vAlign w:val="center"/>
          </w:tcPr>
          <w:p w14:paraId="42C9EB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2</w:t>
            </w:r>
            <w:r>
              <w:rPr>
                <w:rFonts w:ascii="等线" w:eastAsia="等线" w:hAnsi="等线" w:cs="宋体"/>
                <w:color w:val="000000"/>
                <w:kern w:val="0"/>
                <w:sz w:val="22"/>
              </w:rPr>
              <w:t>28079</w:t>
            </w:r>
          </w:p>
        </w:tc>
        <w:tc>
          <w:tcPr>
            <w:tcW w:w="0" w:type="auto"/>
            <w:gridSpan w:val="2"/>
            <w:tcBorders>
              <w:top w:val="nil"/>
            </w:tcBorders>
            <w:shd w:val="clear" w:color="auto" w:fill="auto"/>
            <w:vAlign w:val="center"/>
          </w:tcPr>
          <w:p w14:paraId="576B4099" w14:textId="77777777" w:rsidR="00310DE6"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489A2551" w14:textId="77777777" w:rsidR="00310DE6" w:rsidRDefault="00310DE6">
            <w:pPr>
              <w:widowControl/>
              <w:jc w:val="left"/>
              <w:rPr>
                <w:rFonts w:ascii="Times New Roman" w:eastAsia="Times New Roman" w:hAnsi="Times New Roman" w:cs="Times New Roman"/>
                <w:kern w:val="0"/>
                <w:sz w:val="20"/>
                <w:szCs w:val="20"/>
              </w:rPr>
            </w:pPr>
          </w:p>
        </w:tc>
        <w:tc>
          <w:tcPr>
            <w:tcW w:w="0" w:type="auto"/>
            <w:tcBorders>
              <w:top w:val="nil"/>
            </w:tcBorders>
            <w:shd w:val="clear" w:color="auto" w:fill="auto"/>
            <w:vAlign w:val="center"/>
          </w:tcPr>
          <w:p w14:paraId="5C96784E" w14:textId="77777777" w:rsidR="00310DE6" w:rsidRDefault="00310DE6">
            <w:pPr>
              <w:widowControl/>
              <w:jc w:val="left"/>
              <w:rPr>
                <w:rFonts w:ascii="Times New Roman" w:eastAsia="Times New Roman" w:hAnsi="Times New Roman" w:cs="Times New Roman"/>
                <w:kern w:val="0"/>
                <w:sz w:val="20"/>
                <w:szCs w:val="20"/>
              </w:rPr>
            </w:pPr>
          </w:p>
        </w:tc>
      </w:tr>
      <w:tr w:rsidR="00310DE6" w14:paraId="4973D5F6" w14:textId="77777777" w:rsidTr="007E1C56">
        <w:trPr>
          <w:trHeight w:val="285"/>
          <w:jc w:val="center"/>
        </w:trPr>
        <w:tc>
          <w:tcPr>
            <w:tcW w:w="0" w:type="auto"/>
            <w:gridSpan w:val="2"/>
            <w:vMerge w:val="restart"/>
            <w:vAlign w:val="center"/>
          </w:tcPr>
          <w:p w14:paraId="77407E19" w14:textId="4E1970C3" w:rsidR="00310DE6" w:rsidRDefault="00F114FE">
            <w:pPr>
              <w:widowControl/>
              <w:jc w:val="left"/>
              <w:rPr>
                <w:rFonts w:ascii="等线" w:eastAsia="等线" w:hAnsi="等线" w:cs="宋体"/>
                <w:color w:val="000000"/>
                <w:kern w:val="0"/>
                <w:sz w:val="22"/>
              </w:rPr>
            </w:pPr>
            <w:r>
              <w:rPr>
                <w:rFonts w:ascii="等线" w:eastAsia="等线" w:hAnsi="等线" w:cs="宋体"/>
                <w:color w:val="000000"/>
                <w:kern w:val="0"/>
                <w:sz w:val="22"/>
              </w:rPr>
              <w:t>SAHS events</w:t>
            </w:r>
          </w:p>
        </w:tc>
        <w:tc>
          <w:tcPr>
            <w:tcW w:w="0" w:type="auto"/>
            <w:gridSpan w:val="3"/>
            <w:shd w:val="clear" w:color="auto" w:fill="auto"/>
            <w:vAlign w:val="center"/>
          </w:tcPr>
          <w:p w14:paraId="00326BAA" w14:textId="38A6F765" w:rsidR="00310DE6" w:rsidRDefault="007E1C56" w:rsidP="007E1C56">
            <w:pPr>
              <w:widowControl/>
              <w:wordWrap w:val="0"/>
              <w:jc w:val="right"/>
              <w:rPr>
                <w:rFonts w:ascii="等线" w:eastAsia="等线" w:hAnsi="等线" w:cs="宋体"/>
                <w:color w:val="000000"/>
                <w:kern w:val="0"/>
                <w:sz w:val="22"/>
              </w:rPr>
            </w:pPr>
            <w:r>
              <w:rPr>
                <w:rFonts w:ascii="等线" w:eastAsia="等线" w:hAnsi="等线" w:cs="宋体" w:hint="eastAsia"/>
                <w:color w:val="000000"/>
                <w:kern w:val="0"/>
                <w:sz w:val="22"/>
              </w:rPr>
              <w:t>W</w:t>
            </w:r>
            <w:r>
              <w:rPr>
                <w:rFonts w:ascii="等线" w:eastAsia="等线" w:hAnsi="等线" w:cs="宋体"/>
                <w:color w:val="000000"/>
                <w:kern w:val="0"/>
                <w:sz w:val="22"/>
              </w:rPr>
              <w:t>rong events</w:t>
            </w:r>
          </w:p>
        </w:tc>
        <w:tc>
          <w:tcPr>
            <w:tcW w:w="0" w:type="auto"/>
            <w:gridSpan w:val="2"/>
            <w:shd w:val="clear" w:color="auto" w:fill="auto"/>
            <w:vAlign w:val="center"/>
          </w:tcPr>
          <w:p w14:paraId="2958FF7F" w14:textId="4E9E4314" w:rsidR="00310DE6" w:rsidRDefault="007E1C56" w:rsidP="007E1C56">
            <w:pPr>
              <w:widowControl/>
              <w:wordWrap w:val="0"/>
              <w:jc w:val="right"/>
              <w:rPr>
                <w:rFonts w:ascii="等线" w:eastAsia="等线" w:hAnsi="等线" w:cs="宋体"/>
                <w:color w:val="000000"/>
                <w:kern w:val="0"/>
                <w:sz w:val="22"/>
              </w:rPr>
            </w:pPr>
            <w:r>
              <w:rPr>
                <w:rFonts w:ascii="等线" w:eastAsia="等线" w:hAnsi="等线" w:cs="宋体" w:hint="eastAsia"/>
                <w:color w:val="000000"/>
                <w:kern w:val="0"/>
                <w:sz w:val="22"/>
              </w:rPr>
              <w:t>R</w:t>
            </w:r>
            <w:r>
              <w:rPr>
                <w:rFonts w:ascii="等线" w:eastAsia="等线" w:hAnsi="等线" w:cs="宋体"/>
                <w:color w:val="000000"/>
                <w:kern w:val="0"/>
                <w:sz w:val="22"/>
              </w:rPr>
              <w:t>ight events</w:t>
            </w:r>
          </w:p>
        </w:tc>
        <w:tc>
          <w:tcPr>
            <w:tcW w:w="0" w:type="auto"/>
            <w:gridSpan w:val="2"/>
            <w:shd w:val="clear" w:color="auto" w:fill="auto"/>
            <w:vAlign w:val="center"/>
          </w:tcPr>
          <w:p w14:paraId="564E8174" w14:textId="50EBAC51" w:rsidR="00310DE6" w:rsidRDefault="007E1C56" w:rsidP="007E1C56">
            <w:pPr>
              <w:widowControl/>
              <w:wordWrap w:val="0"/>
              <w:jc w:val="right"/>
              <w:rPr>
                <w:rFonts w:ascii="等线" w:eastAsia="等线" w:hAnsi="等线" w:cs="宋体"/>
                <w:color w:val="000000"/>
                <w:kern w:val="0"/>
                <w:sz w:val="22"/>
              </w:rPr>
            </w:pPr>
            <w:r>
              <w:rPr>
                <w:rFonts w:ascii="等线" w:eastAsia="等线" w:hAnsi="等线" w:cs="宋体"/>
                <w:color w:val="000000"/>
                <w:kern w:val="0"/>
                <w:sz w:val="22"/>
              </w:rPr>
              <w:t>Total events</w:t>
            </w:r>
          </w:p>
        </w:tc>
        <w:tc>
          <w:tcPr>
            <w:tcW w:w="0" w:type="auto"/>
            <w:gridSpan w:val="2"/>
            <w:vAlign w:val="center"/>
          </w:tcPr>
          <w:p w14:paraId="1CC930F6" w14:textId="40538FCF" w:rsidR="00310DE6" w:rsidRDefault="00F114FE">
            <w:pPr>
              <w:widowControl/>
              <w:jc w:val="right"/>
              <w:rPr>
                <w:rFonts w:ascii="等线" w:eastAsia="等线" w:hAnsi="等线" w:cs="宋体"/>
                <w:color w:val="000000"/>
                <w:kern w:val="0"/>
                <w:sz w:val="22"/>
              </w:rPr>
            </w:pPr>
            <w:proofErr w:type="gramStart"/>
            <w:r>
              <w:rPr>
                <w:rFonts w:ascii="等线" w:eastAsia="等线" w:hAnsi="等线" w:cs="宋体" w:hint="eastAsia"/>
                <w:color w:val="000000"/>
                <w:kern w:val="0"/>
                <w:sz w:val="22"/>
              </w:rPr>
              <w:t>A</w:t>
            </w:r>
            <w:r>
              <w:rPr>
                <w:rFonts w:ascii="等线" w:eastAsia="等线" w:hAnsi="等线" w:cs="宋体"/>
                <w:color w:val="000000"/>
                <w:kern w:val="0"/>
                <w:sz w:val="22"/>
              </w:rPr>
              <w:t>cc</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c>
          <w:tcPr>
            <w:tcW w:w="0" w:type="auto"/>
            <w:vAlign w:val="center"/>
          </w:tcPr>
          <w:p w14:paraId="6D67FD78" w14:textId="5CF98153" w:rsidR="00310DE6" w:rsidRDefault="00F114FE">
            <w:pPr>
              <w:widowControl/>
              <w:jc w:val="right"/>
              <w:rPr>
                <w:rFonts w:ascii="等线" w:eastAsia="等线" w:hAnsi="等线" w:cs="宋体"/>
                <w:color w:val="000000"/>
                <w:kern w:val="0"/>
                <w:sz w:val="22"/>
              </w:rPr>
            </w:pPr>
            <w:proofErr w:type="gramStart"/>
            <w:r>
              <w:rPr>
                <w:rFonts w:ascii="等线" w:eastAsia="等线" w:hAnsi="等线" w:cs="宋体" w:hint="eastAsia"/>
                <w:color w:val="000000"/>
                <w:kern w:val="0"/>
                <w:sz w:val="22"/>
              </w:rPr>
              <w:t>S</w:t>
            </w:r>
            <w:r>
              <w:rPr>
                <w:rFonts w:ascii="等线" w:eastAsia="等线" w:hAnsi="等线" w:cs="宋体"/>
                <w:color w:val="000000"/>
                <w:kern w:val="0"/>
                <w:sz w:val="22"/>
              </w:rPr>
              <w:t>en</w:t>
            </w:r>
            <w:r w:rsidR="007E1C56">
              <w:rPr>
                <w:rFonts w:ascii="等线" w:eastAsia="等线" w:hAnsi="等线" w:cs="宋体" w:hint="eastAsia"/>
                <w:color w:val="000000"/>
                <w:kern w:val="0"/>
                <w:sz w:val="22"/>
              </w:rPr>
              <w:t>(</w:t>
            </w:r>
            <w:proofErr w:type="gramEnd"/>
            <w:r w:rsidR="00AC48BE">
              <w:rPr>
                <w:rFonts w:ascii="等线" w:eastAsia="等线" w:hAnsi="等线" w:cs="宋体" w:hint="eastAsia"/>
                <w:color w:val="000000"/>
                <w:kern w:val="0"/>
                <w:sz w:val="22"/>
              </w:rPr>
              <w:t>%</w:t>
            </w:r>
            <w:r w:rsidR="007E1C56">
              <w:rPr>
                <w:rFonts w:ascii="等线" w:eastAsia="等线" w:hAnsi="等线" w:cs="宋体" w:hint="eastAsia"/>
                <w:color w:val="000000"/>
                <w:kern w:val="0"/>
                <w:sz w:val="22"/>
              </w:rPr>
              <w:t>)</w:t>
            </w:r>
          </w:p>
        </w:tc>
      </w:tr>
      <w:tr w:rsidR="00310DE6" w14:paraId="264E37BA" w14:textId="77777777" w:rsidTr="007E1C56">
        <w:trPr>
          <w:trHeight w:val="285"/>
          <w:jc w:val="center"/>
        </w:trPr>
        <w:tc>
          <w:tcPr>
            <w:tcW w:w="0" w:type="auto"/>
            <w:gridSpan w:val="2"/>
            <w:vMerge/>
            <w:vAlign w:val="center"/>
          </w:tcPr>
          <w:p w14:paraId="7BE41176" w14:textId="77777777" w:rsidR="00310DE6" w:rsidRDefault="00310DE6">
            <w:pPr>
              <w:widowControl/>
              <w:jc w:val="right"/>
              <w:rPr>
                <w:rFonts w:ascii="等线" w:eastAsia="等线" w:hAnsi="等线" w:cs="宋体"/>
                <w:color w:val="000000"/>
                <w:kern w:val="0"/>
                <w:sz w:val="22"/>
              </w:rPr>
            </w:pPr>
          </w:p>
        </w:tc>
        <w:tc>
          <w:tcPr>
            <w:tcW w:w="0" w:type="auto"/>
            <w:gridSpan w:val="3"/>
            <w:shd w:val="clear" w:color="auto" w:fill="auto"/>
            <w:vAlign w:val="center"/>
          </w:tcPr>
          <w:p w14:paraId="777EC690"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593</w:t>
            </w:r>
          </w:p>
        </w:tc>
        <w:tc>
          <w:tcPr>
            <w:tcW w:w="0" w:type="auto"/>
            <w:gridSpan w:val="2"/>
            <w:shd w:val="clear" w:color="auto" w:fill="auto"/>
            <w:vAlign w:val="center"/>
          </w:tcPr>
          <w:p w14:paraId="55947554"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513</w:t>
            </w:r>
          </w:p>
        </w:tc>
        <w:tc>
          <w:tcPr>
            <w:tcW w:w="0" w:type="auto"/>
            <w:gridSpan w:val="2"/>
            <w:shd w:val="clear" w:color="auto" w:fill="auto"/>
            <w:vAlign w:val="center"/>
          </w:tcPr>
          <w:p w14:paraId="3B65EA76" w14:textId="77777777"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1828</w:t>
            </w:r>
          </w:p>
        </w:tc>
        <w:tc>
          <w:tcPr>
            <w:tcW w:w="0" w:type="auto"/>
            <w:gridSpan w:val="2"/>
            <w:vAlign w:val="center"/>
          </w:tcPr>
          <w:p w14:paraId="4FE08DA1" w14:textId="0F92C2FA"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71.8</w:t>
            </w:r>
          </w:p>
        </w:tc>
        <w:tc>
          <w:tcPr>
            <w:tcW w:w="0" w:type="auto"/>
            <w:vAlign w:val="center"/>
          </w:tcPr>
          <w:p w14:paraId="74A62E61" w14:textId="77519374" w:rsidR="00310DE6" w:rsidRDefault="009A2410">
            <w:pPr>
              <w:widowControl/>
              <w:jc w:val="right"/>
              <w:rPr>
                <w:rFonts w:ascii="等线" w:eastAsia="等线" w:hAnsi="等线" w:cs="宋体"/>
                <w:color w:val="000000"/>
                <w:kern w:val="0"/>
                <w:sz w:val="22"/>
              </w:rPr>
            </w:pPr>
            <w:r>
              <w:rPr>
                <w:rFonts w:ascii="等线" w:eastAsia="等线" w:hAnsi="等线" w:cs="宋体"/>
                <w:color w:val="000000"/>
                <w:kern w:val="0"/>
                <w:sz w:val="22"/>
              </w:rPr>
              <w:t>82.</w:t>
            </w:r>
            <w:r w:rsidR="005E68BF">
              <w:rPr>
                <w:rFonts w:ascii="等线" w:eastAsia="等线" w:hAnsi="等线" w:cs="宋体"/>
                <w:color w:val="000000"/>
                <w:kern w:val="0"/>
                <w:sz w:val="22"/>
              </w:rPr>
              <w:t>8</w:t>
            </w:r>
          </w:p>
        </w:tc>
      </w:tr>
    </w:tbl>
    <w:p w14:paraId="21BC910C" w14:textId="5AD3EFB9" w:rsidR="00310DE6" w:rsidRDefault="00310DE6"/>
    <w:p w14:paraId="5A152EDB" w14:textId="6339D197" w:rsidR="00310DE6" w:rsidRDefault="003A4ADE">
      <w:bookmarkStart w:id="9" w:name="OLE_LINK3"/>
      <w:bookmarkStart w:id="10" w:name="OLE_LINK4"/>
      <w:r>
        <w:rPr>
          <w:noProof/>
        </w:rPr>
        <w:lastRenderedPageBreak/>
        <mc:AlternateContent>
          <mc:Choice Requires="wpg">
            <w:drawing>
              <wp:anchor distT="0" distB="0" distL="114300" distR="114300" simplePos="0" relativeHeight="251751424" behindDoc="0" locked="0" layoutInCell="1" allowOverlap="1" wp14:anchorId="66CF8CE6" wp14:editId="55FBE636">
                <wp:simplePos x="0" y="0"/>
                <wp:positionH relativeFrom="column">
                  <wp:posOffset>-116457</wp:posOffset>
                </wp:positionH>
                <wp:positionV relativeFrom="paragraph">
                  <wp:posOffset>1302589</wp:posOffset>
                </wp:positionV>
                <wp:extent cx="5518800" cy="2543810"/>
                <wp:effectExtent l="0" t="0" r="5715" b="8890"/>
                <wp:wrapTopAndBottom/>
                <wp:docPr id="26" name="组合 26"/>
                <wp:cNvGraphicFramePr/>
                <a:graphic xmlns:a="http://schemas.openxmlformats.org/drawingml/2006/main">
                  <a:graphicData uri="http://schemas.microsoft.com/office/word/2010/wordprocessingGroup">
                    <wpg:wgp>
                      <wpg:cNvGrpSpPr/>
                      <wpg:grpSpPr>
                        <a:xfrm>
                          <a:off x="0" y="0"/>
                          <a:ext cx="5518800" cy="2543810"/>
                          <a:chOff x="0" y="0"/>
                          <a:chExt cx="5518800" cy="2543810"/>
                        </a:xfrm>
                      </wpg:grpSpPr>
                      <wpg:grpSp>
                        <wpg:cNvPr id="102" name="组合 102"/>
                        <wpg:cNvGrpSpPr/>
                        <wpg:grpSpPr>
                          <a:xfrm>
                            <a:off x="0" y="0"/>
                            <a:ext cx="5518800" cy="2088000"/>
                            <a:chOff x="0" y="0"/>
                            <a:chExt cx="5518112" cy="2087568"/>
                          </a:xfrm>
                        </wpg:grpSpPr>
                        <wpg:grpSp>
                          <wpg:cNvPr id="103" name="组合 103"/>
                          <wpg:cNvGrpSpPr/>
                          <wpg:grpSpPr>
                            <a:xfrm>
                              <a:off x="139369" y="0"/>
                              <a:ext cx="5378743" cy="2087568"/>
                              <a:chOff x="0" y="0"/>
                              <a:chExt cx="5378743" cy="2087568"/>
                            </a:xfrm>
                          </wpg:grpSpPr>
                          <wpg:grpSp>
                            <wpg:cNvPr id="104" name="组合 104"/>
                            <wpg:cNvGrpSpPr/>
                            <wpg:grpSpPr>
                              <a:xfrm>
                                <a:off x="0" y="54388"/>
                                <a:ext cx="5378743" cy="2033180"/>
                                <a:chOff x="0" y="0"/>
                                <a:chExt cx="5378743" cy="2033180"/>
                              </a:xfrm>
                            </wpg:grpSpPr>
                            <wpg:grpSp>
                              <wpg:cNvPr id="105" name="组合 105"/>
                              <wpg:cNvGrpSpPr/>
                              <wpg:grpSpPr>
                                <a:xfrm>
                                  <a:off x="0" y="0"/>
                                  <a:ext cx="5378743" cy="2033180"/>
                                  <a:chOff x="0" y="0"/>
                                  <a:chExt cx="5378743" cy="2033180"/>
                                </a:xfrm>
                              </wpg:grpSpPr>
                              <pic:pic xmlns:pic="http://schemas.openxmlformats.org/drawingml/2006/picture">
                                <pic:nvPicPr>
                                  <pic:cNvPr id="106" name="图片 106"/>
                                  <pic:cNvPicPr>
                                    <a:picLocks noChangeAspect="1"/>
                                  </pic:cNvPicPr>
                                </pic:nvPicPr>
                                <pic:blipFill rotWithShape="1">
                                  <a:blip r:embed="rId15" cstate="print">
                                    <a:extLst>
                                      <a:ext uri="{28A0092B-C50C-407E-A947-70E740481C1C}">
                                        <a14:useLocalDpi xmlns:a14="http://schemas.microsoft.com/office/drawing/2010/main" val="0"/>
                                      </a:ext>
                                    </a:extLst>
                                  </a:blip>
                                  <a:srcRect t="57850"/>
                                  <a:stretch/>
                                </pic:blipFill>
                                <pic:spPr bwMode="auto">
                                  <a:xfrm>
                                    <a:off x="0" y="560877"/>
                                    <a:ext cx="2790825" cy="43624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7" name="图片 107"/>
                                  <pic:cNvPicPr>
                                    <a:picLocks noChangeAspect="1"/>
                                  </pic:cNvPicPr>
                                </pic:nvPicPr>
                                <pic:blipFill rotWithShape="1">
                                  <a:blip r:embed="rId15" cstate="print">
                                    <a:extLst>
                                      <a:ext uri="{28A0092B-C50C-407E-A947-70E740481C1C}">
                                        <a14:useLocalDpi xmlns:a14="http://schemas.microsoft.com/office/drawing/2010/main" val="0"/>
                                      </a:ext>
                                    </a:extLst>
                                  </a:blip>
                                  <a:srcRect b="57123"/>
                                  <a:stretch/>
                                </pic:blipFill>
                                <pic:spPr bwMode="auto">
                                  <a:xfrm>
                                    <a:off x="0" y="27194"/>
                                    <a:ext cx="2790825" cy="44386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8" name="图片 108"/>
                                  <pic:cNvPicPr>
                                    <a:picLocks noChangeAspect="1"/>
                                  </pic:cNvPicPr>
                                </pic:nvPicPr>
                                <pic:blipFill rotWithShape="1">
                                  <a:blip r:embed="rId16" cstate="print">
                                    <a:extLst>
                                      <a:ext uri="{28A0092B-C50C-407E-A947-70E740481C1C}">
                                        <a14:useLocalDpi xmlns:a14="http://schemas.microsoft.com/office/drawing/2010/main" val="0"/>
                                      </a:ext>
                                    </a:extLst>
                                  </a:blip>
                                  <a:srcRect b="65573"/>
                                  <a:stretch/>
                                </pic:blipFill>
                                <pic:spPr bwMode="auto">
                                  <a:xfrm>
                                    <a:off x="2590234" y="0"/>
                                    <a:ext cx="2784475" cy="48006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9" name="图片 109"/>
                                  <pic:cNvPicPr>
                                    <a:picLocks noChangeAspect="1"/>
                                  </pic:cNvPicPr>
                                </pic:nvPicPr>
                                <pic:blipFill rotWithShape="1">
                                  <a:blip r:embed="rId16" cstate="print">
                                    <a:extLst>
                                      <a:ext uri="{28A0092B-C50C-407E-A947-70E740481C1C}">
                                        <a14:useLocalDpi xmlns:a14="http://schemas.microsoft.com/office/drawing/2010/main" val="0"/>
                                      </a:ext>
                                    </a:extLst>
                                  </a:blip>
                                  <a:srcRect t="58463"/>
                                  <a:stretch/>
                                </pic:blipFill>
                                <pic:spPr bwMode="auto">
                                  <a:xfrm>
                                    <a:off x="2593633" y="554079"/>
                                    <a:ext cx="2785110" cy="57975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0" name="图片 110"/>
                                  <pic:cNvPicPr>
                                    <a:picLocks noChangeAspect="1"/>
                                  </pic:cNvPicPr>
                                </pic:nvPicPr>
                                <pic:blipFill rotWithShape="1">
                                  <a:blip r:embed="rId17" cstate="print">
                                    <a:extLst>
                                      <a:ext uri="{28A0092B-C50C-407E-A947-70E740481C1C}">
                                        <a14:useLocalDpi xmlns:a14="http://schemas.microsoft.com/office/drawing/2010/main" val="0"/>
                                      </a:ext>
                                    </a:extLst>
                                  </a:blip>
                                  <a:srcRect b="65473"/>
                                  <a:stretch/>
                                </pic:blipFill>
                                <pic:spPr bwMode="auto">
                                  <a:xfrm>
                                    <a:off x="6799" y="907601"/>
                                    <a:ext cx="2788285" cy="47307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1" name="图片 111"/>
                                  <pic:cNvPicPr>
                                    <a:picLocks noChangeAspect="1"/>
                                  </pic:cNvPicPr>
                                </pic:nvPicPr>
                                <pic:blipFill rotWithShape="1">
                                  <a:blip r:embed="rId17" cstate="print">
                                    <a:extLst>
                                      <a:ext uri="{28A0092B-C50C-407E-A947-70E740481C1C}">
                                        <a14:useLocalDpi xmlns:a14="http://schemas.microsoft.com/office/drawing/2010/main" val="0"/>
                                      </a:ext>
                                    </a:extLst>
                                  </a:blip>
                                  <a:srcRect t="58312"/>
                                  <a:stretch/>
                                </pic:blipFill>
                                <pic:spPr bwMode="auto">
                                  <a:xfrm>
                                    <a:off x="6799" y="1461680"/>
                                    <a:ext cx="2786380" cy="571500"/>
                                  </a:xfrm>
                                  <a:prstGeom prst="rect">
                                    <a:avLst/>
                                  </a:prstGeom>
                                  <a:ln>
                                    <a:noFill/>
                                  </a:ln>
                                  <a:extLst>
                                    <a:ext uri="{53640926-AAD7-44D8-BBD7-CCE9431645EC}">
                                      <a14:shadowObscured xmlns:a14="http://schemas.microsoft.com/office/drawing/2010/main"/>
                                    </a:ext>
                                  </a:extLst>
                                </pic:spPr>
                              </pic:pic>
                            </wpg:grpSp>
                            <wpg:grpSp>
                              <wpg:cNvPr id="112" name="组合 112"/>
                              <wpg:cNvGrpSpPr/>
                              <wpg:grpSpPr>
                                <a:xfrm>
                                  <a:off x="227750" y="27194"/>
                                  <a:ext cx="4114095" cy="1765005"/>
                                  <a:chOff x="0" y="0"/>
                                  <a:chExt cx="4114095" cy="1765005"/>
                                </a:xfrm>
                              </wpg:grpSpPr>
                              <wps:wsp>
                                <wps:cNvPr id="124" name="矩形 124"/>
                                <wps:cNvSpPr/>
                                <wps:spPr>
                                  <a:xfrm>
                                    <a:off x="897404" y="3399"/>
                                    <a:ext cx="647039" cy="12680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矩形 125"/>
                                <wps:cNvSpPr/>
                                <wps:spPr>
                                  <a:xfrm>
                                    <a:off x="20396" y="112176"/>
                                    <a:ext cx="98425" cy="75311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6" name="矩形 126"/>
                                <wps:cNvSpPr/>
                                <wps:spPr>
                                  <a:xfrm>
                                    <a:off x="3467242" y="0"/>
                                    <a:ext cx="646853" cy="94699"/>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矩形 127"/>
                                <wps:cNvSpPr/>
                                <wps:spPr>
                                  <a:xfrm>
                                    <a:off x="2563040" y="95179"/>
                                    <a:ext cx="156845" cy="7721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8" name="矩形 128"/>
                                <wps:cNvSpPr/>
                                <wps:spPr>
                                  <a:xfrm>
                                    <a:off x="904203" y="944993"/>
                                    <a:ext cx="645795" cy="9398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 name="矩形 129"/>
                                <wps:cNvSpPr/>
                                <wps:spPr>
                                  <a:xfrm>
                                    <a:off x="0" y="1006180"/>
                                    <a:ext cx="127000" cy="7588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130" name="组合 130"/>
                            <wpg:cNvGrpSpPr/>
                            <wpg:grpSpPr>
                              <a:xfrm>
                                <a:off x="47590" y="0"/>
                                <a:ext cx="4354074" cy="1921413"/>
                                <a:chOff x="0" y="0"/>
                                <a:chExt cx="4354074" cy="1921413"/>
                              </a:xfrm>
                            </wpg:grpSpPr>
                            <wpg:grpSp>
                              <wpg:cNvPr id="131" name="组合 131"/>
                              <wpg:cNvGrpSpPr/>
                              <wpg:grpSpPr>
                                <a:xfrm>
                                  <a:off x="863411" y="0"/>
                                  <a:ext cx="3490663" cy="1610771"/>
                                  <a:chOff x="0" y="0"/>
                                  <a:chExt cx="3490663" cy="1610771"/>
                                </a:xfrm>
                              </wpg:grpSpPr>
                              <wpg:grpSp>
                                <wpg:cNvPr id="132" name="组合 132"/>
                                <wpg:cNvGrpSpPr/>
                                <wpg:grpSpPr>
                                  <a:xfrm>
                                    <a:off x="0" y="0"/>
                                    <a:ext cx="903829" cy="699862"/>
                                    <a:chOff x="0" y="0"/>
                                    <a:chExt cx="903829" cy="699862"/>
                                  </a:xfrm>
                                </wpg:grpSpPr>
                                <wps:wsp>
                                  <wps:cNvPr id="133" name="文本框 133"/>
                                  <wps:cNvSpPr txBox="1"/>
                                  <wps:spPr>
                                    <a:xfrm>
                                      <a:off x="3399" y="0"/>
                                      <a:ext cx="900430" cy="274955"/>
                                    </a:xfrm>
                                    <a:prstGeom prst="rect">
                                      <a:avLst/>
                                    </a:prstGeom>
                                    <a:noFill/>
                                    <a:ln w="6350">
                                      <a:noFill/>
                                    </a:ln>
                                  </wps:spPr>
                                  <wps:txbx>
                                    <w:txbxContent>
                                      <w:p w14:paraId="0A0632D7" w14:textId="77777777" w:rsidR="00D24CFD" w:rsidRPr="00905F4C" w:rsidRDefault="00D24CFD"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文本框 134"/>
                                  <wps:cNvSpPr txBox="1"/>
                                  <wps:spPr>
                                    <a:xfrm>
                                      <a:off x="0" y="424907"/>
                                      <a:ext cx="900430" cy="274955"/>
                                    </a:xfrm>
                                    <a:prstGeom prst="rect">
                                      <a:avLst/>
                                    </a:prstGeom>
                                    <a:noFill/>
                                    <a:ln w="6350">
                                      <a:noFill/>
                                    </a:ln>
                                  </wps:spPr>
                                  <wps:txbx>
                                    <w:txbxContent>
                                      <w:p w14:paraId="2AD90EB0" w14:textId="77777777" w:rsidR="00D24CFD" w:rsidRPr="00905F4C" w:rsidRDefault="00D24CFD"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5" name="组合 135"/>
                                <wpg:cNvGrpSpPr/>
                                <wpg:grpSpPr>
                                  <a:xfrm>
                                    <a:off x="2586834" y="0"/>
                                    <a:ext cx="903829" cy="696463"/>
                                    <a:chOff x="0" y="0"/>
                                    <a:chExt cx="903829" cy="696463"/>
                                  </a:xfrm>
                                </wpg:grpSpPr>
                                <wps:wsp>
                                  <wps:cNvPr id="136" name="文本框 136"/>
                                  <wps:cNvSpPr txBox="1"/>
                                  <wps:spPr>
                                    <a:xfrm>
                                      <a:off x="0" y="0"/>
                                      <a:ext cx="900430" cy="274955"/>
                                    </a:xfrm>
                                    <a:prstGeom prst="rect">
                                      <a:avLst/>
                                    </a:prstGeom>
                                    <a:noFill/>
                                    <a:ln w="6350">
                                      <a:noFill/>
                                    </a:ln>
                                  </wps:spPr>
                                  <wps:txbx>
                                    <w:txbxContent>
                                      <w:p w14:paraId="641552B2" w14:textId="77777777" w:rsidR="00D24CFD" w:rsidRPr="00905F4C" w:rsidRDefault="00D24CFD"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7" name="文本框 137"/>
                                  <wps:cNvSpPr txBox="1"/>
                                  <wps:spPr>
                                    <a:xfrm>
                                      <a:off x="3399" y="421508"/>
                                      <a:ext cx="900430" cy="274955"/>
                                    </a:xfrm>
                                    <a:prstGeom prst="rect">
                                      <a:avLst/>
                                    </a:prstGeom>
                                    <a:noFill/>
                                    <a:ln w="6350">
                                      <a:noFill/>
                                    </a:ln>
                                  </wps:spPr>
                                  <wps:txbx>
                                    <w:txbxContent>
                                      <w:p w14:paraId="211271EC" w14:textId="77777777" w:rsidR="00D24CFD" w:rsidRPr="00905F4C" w:rsidRDefault="00D24CFD"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8" name="组合 138"/>
                                <wpg:cNvGrpSpPr/>
                                <wpg:grpSpPr>
                                  <a:xfrm>
                                    <a:off x="0" y="911001"/>
                                    <a:ext cx="903605" cy="699770"/>
                                    <a:chOff x="0" y="0"/>
                                    <a:chExt cx="903829" cy="699862"/>
                                  </a:xfrm>
                                </wpg:grpSpPr>
                                <wps:wsp>
                                  <wps:cNvPr id="139" name="文本框 139"/>
                                  <wps:cNvSpPr txBox="1"/>
                                  <wps:spPr>
                                    <a:xfrm>
                                      <a:off x="3399" y="0"/>
                                      <a:ext cx="900430" cy="274955"/>
                                    </a:xfrm>
                                    <a:prstGeom prst="rect">
                                      <a:avLst/>
                                    </a:prstGeom>
                                    <a:noFill/>
                                    <a:ln w="6350">
                                      <a:noFill/>
                                    </a:ln>
                                  </wps:spPr>
                                  <wps:txbx>
                                    <w:txbxContent>
                                      <w:p w14:paraId="5BA93CDB" w14:textId="77777777" w:rsidR="00D24CFD" w:rsidRPr="00905F4C" w:rsidRDefault="00D24CFD" w:rsidP="00335F56">
                                        <w:pPr>
                                          <w:jc w:val="center"/>
                                          <w:rPr>
                                            <w:sz w:val="15"/>
                                          </w:rPr>
                                        </w:pPr>
                                        <w:r w:rsidRPr="00905F4C">
                                          <w:rPr>
                                            <w:rFonts w:hint="eastAsia"/>
                                            <w:sz w:val="15"/>
                                          </w:rPr>
                                          <w:t>Reference</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文本框 140"/>
                                  <wps:cNvSpPr txBox="1"/>
                                  <wps:spPr>
                                    <a:xfrm>
                                      <a:off x="0" y="424907"/>
                                      <a:ext cx="900430" cy="274955"/>
                                    </a:xfrm>
                                    <a:prstGeom prst="rect">
                                      <a:avLst/>
                                    </a:prstGeom>
                                    <a:noFill/>
                                    <a:ln w="6350">
                                      <a:noFill/>
                                    </a:ln>
                                  </wps:spPr>
                                  <wps:txbx>
                                    <w:txbxContent>
                                      <w:p w14:paraId="06907A66" w14:textId="77777777" w:rsidR="00D24CFD" w:rsidRPr="00905F4C" w:rsidRDefault="00D24CFD" w:rsidP="00335F56">
                                        <w:pPr>
                                          <w:jc w:val="center"/>
                                          <w:rPr>
                                            <w:sz w:val="15"/>
                                          </w:rPr>
                                        </w:pPr>
                                        <w:r>
                                          <w:rPr>
                                            <w:sz w:val="15"/>
                                          </w:rPr>
                                          <w:t>Estimated</w:t>
                                        </w:r>
                                        <w:r w:rsidRPr="00905F4C">
                                          <w:rPr>
                                            <w:sz w:val="15"/>
                                          </w:rPr>
                                          <w:t xml:space="preserve"> Ev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141" name="组合 141"/>
                              <wpg:cNvGrpSpPr/>
                              <wpg:grpSpPr>
                                <a:xfrm>
                                  <a:off x="0" y="152966"/>
                                  <a:ext cx="2995930" cy="1768447"/>
                                  <a:chOff x="0" y="0"/>
                                  <a:chExt cx="2996564" cy="1768447"/>
                                </a:xfrm>
                              </wpg:grpSpPr>
                              <wpg:grpSp>
                                <wpg:cNvPr id="142" name="组合 142"/>
                                <wpg:cNvGrpSpPr/>
                                <wpg:grpSpPr>
                                  <a:xfrm>
                                    <a:off x="2605087" y="0"/>
                                    <a:ext cx="391477" cy="880337"/>
                                    <a:chOff x="0" y="0"/>
                                    <a:chExt cx="391477" cy="880337"/>
                                  </a:xfrm>
                                </wpg:grpSpPr>
                                <wps:wsp>
                                  <wps:cNvPr id="143" name="文本框 143"/>
                                  <wps:cNvSpPr txBox="1"/>
                                  <wps:spPr>
                                    <a:xfrm>
                                      <a:off x="4762" y="613637"/>
                                      <a:ext cx="386715" cy="266700"/>
                                    </a:xfrm>
                                    <a:prstGeom prst="rect">
                                      <a:avLst/>
                                    </a:prstGeom>
                                    <a:noFill/>
                                    <a:ln w="6350">
                                      <a:noFill/>
                                    </a:ln>
                                  </wps:spPr>
                                  <wps:txbx>
                                    <w:txbxContent>
                                      <w:p w14:paraId="6FB4508D" w14:textId="77777777" w:rsidR="00D24CFD" w:rsidRDefault="00D24CFD"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文本框 144"/>
                                  <wps:cNvSpPr txBox="1"/>
                                  <wps:spPr>
                                    <a:xfrm>
                                      <a:off x="4762" y="214313"/>
                                      <a:ext cx="386715" cy="255778"/>
                                    </a:xfrm>
                                    <a:prstGeom prst="rect">
                                      <a:avLst/>
                                    </a:prstGeom>
                                    <a:noFill/>
                                    <a:ln w="6350">
                                      <a:noFill/>
                                    </a:ln>
                                  </wps:spPr>
                                  <wps:txbx>
                                    <w:txbxContent>
                                      <w:p w14:paraId="73832595" w14:textId="77777777" w:rsidR="00D24CFD" w:rsidRDefault="00D24CFD"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5" name="文本框 145"/>
                                  <wps:cNvSpPr txBox="1"/>
                                  <wps:spPr>
                                    <a:xfrm>
                                      <a:off x="4762" y="361950"/>
                                      <a:ext cx="386715" cy="252413"/>
                                    </a:xfrm>
                                    <a:prstGeom prst="rect">
                                      <a:avLst/>
                                    </a:prstGeom>
                                    <a:noFill/>
                                    <a:ln w="6350">
                                      <a:noFill/>
                                    </a:ln>
                                  </wps:spPr>
                                  <wps:txbx>
                                    <w:txbxContent>
                                      <w:p w14:paraId="0945C8C8" w14:textId="77777777" w:rsidR="00D24CFD" w:rsidRDefault="00D24CFD"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0" y="0"/>
                                      <a:ext cx="390373" cy="259689"/>
                                    </a:xfrm>
                                    <a:prstGeom prst="rect">
                                      <a:avLst/>
                                    </a:prstGeom>
                                    <a:noFill/>
                                    <a:ln w="6350">
                                      <a:noFill/>
                                    </a:ln>
                                  </wps:spPr>
                                  <wps:txbx>
                                    <w:txbxContent>
                                      <w:p w14:paraId="553459AD" w14:textId="77777777" w:rsidR="00D24CFD" w:rsidRDefault="00D24CFD"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7" name="组合 147"/>
                                <wpg:cNvGrpSpPr/>
                                <wpg:grpSpPr>
                                  <a:xfrm>
                                    <a:off x="9525" y="881062"/>
                                    <a:ext cx="391477" cy="887385"/>
                                    <a:chOff x="0" y="0"/>
                                    <a:chExt cx="391477" cy="887385"/>
                                  </a:xfrm>
                                </wpg:grpSpPr>
                                <wps:wsp>
                                  <wps:cNvPr id="148" name="文本框 148"/>
                                  <wps:cNvSpPr txBox="1"/>
                                  <wps:spPr>
                                    <a:xfrm>
                                      <a:off x="4762" y="620685"/>
                                      <a:ext cx="386715" cy="266700"/>
                                    </a:xfrm>
                                    <a:prstGeom prst="rect">
                                      <a:avLst/>
                                    </a:prstGeom>
                                    <a:noFill/>
                                    <a:ln w="6350">
                                      <a:noFill/>
                                    </a:ln>
                                  </wps:spPr>
                                  <wps:txbx>
                                    <w:txbxContent>
                                      <w:p w14:paraId="54612474" w14:textId="77777777" w:rsidR="00D24CFD" w:rsidRDefault="00D24CFD"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9" name="文本框 149"/>
                                  <wps:cNvSpPr txBox="1"/>
                                  <wps:spPr>
                                    <a:xfrm>
                                      <a:off x="4762" y="214313"/>
                                      <a:ext cx="386715" cy="255778"/>
                                    </a:xfrm>
                                    <a:prstGeom prst="rect">
                                      <a:avLst/>
                                    </a:prstGeom>
                                    <a:noFill/>
                                    <a:ln w="6350">
                                      <a:noFill/>
                                    </a:ln>
                                  </wps:spPr>
                                  <wps:txbx>
                                    <w:txbxContent>
                                      <w:p w14:paraId="2DC0517B" w14:textId="77777777" w:rsidR="00D24CFD" w:rsidRDefault="00D24CFD"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文本框 150"/>
                                  <wps:cNvSpPr txBox="1"/>
                                  <wps:spPr>
                                    <a:xfrm>
                                      <a:off x="4762" y="361950"/>
                                      <a:ext cx="386715" cy="252413"/>
                                    </a:xfrm>
                                    <a:prstGeom prst="rect">
                                      <a:avLst/>
                                    </a:prstGeom>
                                    <a:noFill/>
                                    <a:ln w="6350">
                                      <a:noFill/>
                                    </a:ln>
                                  </wps:spPr>
                                  <wps:txbx>
                                    <w:txbxContent>
                                      <w:p w14:paraId="46029F45" w14:textId="77777777" w:rsidR="00D24CFD" w:rsidRDefault="00D24CFD"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1" name="文本框 151"/>
                                  <wps:cNvSpPr txBox="1"/>
                                  <wps:spPr>
                                    <a:xfrm>
                                      <a:off x="0" y="0"/>
                                      <a:ext cx="390373" cy="259689"/>
                                    </a:xfrm>
                                    <a:prstGeom prst="rect">
                                      <a:avLst/>
                                    </a:prstGeom>
                                    <a:noFill/>
                                    <a:ln w="6350">
                                      <a:noFill/>
                                    </a:ln>
                                  </wps:spPr>
                                  <wps:txbx>
                                    <w:txbxContent>
                                      <w:p w14:paraId="6DA4EDC2" w14:textId="77777777" w:rsidR="00D24CFD" w:rsidRDefault="00D24CFD"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52" name="组合 152"/>
                                <wpg:cNvGrpSpPr/>
                                <wpg:grpSpPr>
                                  <a:xfrm>
                                    <a:off x="0" y="14287"/>
                                    <a:ext cx="391477" cy="866527"/>
                                    <a:chOff x="0" y="0"/>
                                    <a:chExt cx="391477" cy="866527"/>
                                  </a:xfrm>
                                </wpg:grpSpPr>
                                <wps:wsp>
                                  <wps:cNvPr id="153" name="文本框 153"/>
                                  <wps:cNvSpPr txBox="1"/>
                                  <wps:spPr>
                                    <a:xfrm>
                                      <a:off x="4762" y="599827"/>
                                      <a:ext cx="386715" cy="266700"/>
                                    </a:xfrm>
                                    <a:prstGeom prst="rect">
                                      <a:avLst/>
                                    </a:prstGeom>
                                    <a:noFill/>
                                    <a:ln w="6350">
                                      <a:noFill/>
                                    </a:ln>
                                  </wps:spPr>
                                  <wps:txbx>
                                    <w:txbxContent>
                                      <w:p w14:paraId="6B42278E" w14:textId="77777777" w:rsidR="00D24CFD" w:rsidRDefault="00D24CFD"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4" name="文本框 154"/>
                                  <wps:cNvSpPr txBox="1"/>
                                  <wps:spPr>
                                    <a:xfrm>
                                      <a:off x="4762" y="214313"/>
                                      <a:ext cx="386715" cy="255778"/>
                                    </a:xfrm>
                                    <a:prstGeom prst="rect">
                                      <a:avLst/>
                                    </a:prstGeom>
                                    <a:noFill/>
                                    <a:ln w="6350">
                                      <a:noFill/>
                                    </a:ln>
                                  </wps:spPr>
                                  <wps:txbx>
                                    <w:txbxContent>
                                      <w:p w14:paraId="63F46AFE" w14:textId="77777777" w:rsidR="00D24CFD" w:rsidRDefault="00D24CFD" w:rsidP="00335F56">
                                        <w:pPr>
                                          <w:jc w:val="right"/>
                                        </w:pPr>
                                        <w: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文本框 155"/>
                                  <wps:cNvSpPr txBox="1"/>
                                  <wps:spPr>
                                    <a:xfrm>
                                      <a:off x="4762" y="361950"/>
                                      <a:ext cx="386715" cy="252413"/>
                                    </a:xfrm>
                                    <a:prstGeom prst="rect">
                                      <a:avLst/>
                                    </a:prstGeom>
                                    <a:noFill/>
                                    <a:ln w="6350">
                                      <a:noFill/>
                                    </a:ln>
                                  </wps:spPr>
                                  <wps:txbx>
                                    <w:txbxContent>
                                      <w:p w14:paraId="32B98E95" w14:textId="77777777" w:rsidR="00D24CFD" w:rsidRDefault="00D24CFD" w:rsidP="00335F56">
                                        <w:pPr>
                                          <w:jc w:val="right"/>
                                        </w:pPr>
                                        <w: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6" name="文本框 156"/>
                                  <wps:cNvSpPr txBox="1"/>
                                  <wps:spPr>
                                    <a:xfrm>
                                      <a:off x="0" y="0"/>
                                      <a:ext cx="390373" cy="259689"/>
                                    </a:xfrm>
                                    <a:prstGeom prst="rect">
                                      <a:avLst/>
                                    </a:prstGeom>
                                    <a:noFill/>
                                    <a:ln w="6350">
                                      <a:noFill/>
                                    </a:ln>
                                  </wps:spPr>
                                  <wps:txbx>
                                    <w:txbxContent>
                                      <w:p w14:paraId="139FAAB8" w14:textId="77777777" w:rsidR="00D24CFD" w:rsidRDefault="00D24CFD" w:rsidP="00335F56">
                                        <w:pPr>
                                          <w:jc w:val="right"/>
                                        </w:pPr>
                                        <w:r>
                                          <w:rPr>
                                            <w:rFonts w:hint="eastAsia"/>
                                          </w:rPr>
                                          <w:t>A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grpSp>
                        <wpg:grpSp>
                          <wpg:cNvPr id="157" name="组合 157"/>
                          <wpg:cNvGrpSpPr/>
                          <wpg:grpSpPr>
                            <a:xfrm>
                              <a:off x="0" y="81582"/>
                              <a:ext cx="2986516" cy="1388182"/>
                              <a:chOff x="0" y="0"/>
                              <a:chExt cx="2986516" cy="1388182"/>
                            </a:xfrm>
                          </wpg:grpSpPr>
                          <wps:wsp>
                            <wps:cNvPr id="158" name="文本框 158"/>
                            <wps:cNvSpPr txBox="1"/>
                            <wps:spPr>
                              <a:xfrm>
                                <a:off x="2607229" y="0"/>
                                <a:ext cx="379287" cy="402686"/>
                              </a:xfrm>
                              <a:prstGeom prst="rect">
                                <a:avLst/>
                              </a:prstGeom>
                              <a:noFill/>
                              <a:ln w="6350">
                                <a:noFill/>
                              </a:ln>
                            </wps:spPr>
                            <wps:txbx>
                              <w:txbxContent>
                                <w:p w14:paraId="6F651E59" w14:textId="77777777" w:rsidR="00D24CFD" w:rsidRDefault="00D24CFD" w:rsidP="00335F56">
                                  <w:pPr>
                                    <w:jc w:val="right"/>
                                  </w:pPr>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文本框 159"/>
                            <wps:cNvSpPr txBox="1"/>
                            <wps:spPr>
                              <a:xfrm>
                                <a:off x="0" y="958590"/>
                                <a:ext cx="386700" cy="429592"/>
                              </a:xfrm>
                              <a:prstGeom prst="rect">
                                <a:avLst/>
                              </a:prstGeom>
                              <a:noFill/>
                              <a:ln w="6350">
                                <a:noFill/>
                              </a:ln>
                            </wps:spPr>
                            <wps:txbx>
                              <w:txbxContent>
                                <w:p w14:paraId="154A1D71" w14:textId="77777777" w:rsidR="00D24CFD" w:rsidRDefault="00D24CFD" w:rsidP="00335F56">
                                  <w:pPr>
                                    <w:jc w:val="right"/>
                                  </w:pPr>
                                  <w:r>
                                    <w:rPr>
                                      <w:rFonts w:hint="eastAsia"/>
                                    </w:rPr>
                                    <w:t>(</w:t>
                                  </w: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0" name="文本框 160"/>
                            <wps:cNvSpPr txBox="1"/>
                            <wps:spPr>
                              <a:xfrm>
                                <a:off x="0" y="0"/>
                                <a:ext cx="386304" cy="373311"/>
                              </a:xfrm>
                              <a:prstGeom prst="rect">
                                <a:avLst/>
                              </a:prstGeom>
                              <a:noFill/>
                              <a:ln w="6350">
                                <a:noFill/>
                              </a:ln>
                            </wps:spPr>
                            <wps:txbx>
                              <w:txbxContent>
                                <w:p w14:paraId="57583B1C" w14:textId="77777777" w:rsidR="00D24CFD" w:rsidRDefault="00D24CFD" w:rsidP="00335F56">
                                  <w:pPr>
                                    <w:jc w:val="right"/>
                                  </w:pPr>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 name="文本框 1"/>
                        <wps:cNvSpPr txBox="1"/>
                        <wps:spPr>
                          <a:xfrm>
                            <a:off x="0" y="2147570"/>
                            <a:ext cx="5518785" cy="396240"/>
                          </a:xfrm>
                          <a:prstGeom prst="rect">
                            <a:avLst/>
                          </a:prstGeom>
                          <a:solidFill>
                            <a:prstClr val="white"/>
                          </a:solidFill>
                          <a:ln>
                            <a:noFill/>
                          </a:ln>
                        </wps:spPr>
                        <wps:txbx>
                          <w:txbxContent>
                            <w:p w14:paraId="5F4199B7" w14:textId="23647ADB" w:rsidR="00D24CFD" w:rsidRDefault="00D24CFD" w:rsidP="00AD356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a) Best estimation result in mild-SAHS group; (b) Best estimation result in moderate-SAHS group; (c) Best estimation result in severe-SAHS gro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CF8CE6" id="组合 26" o:spid="_x0000_s1036" style="position:absolute;left:0;text-align:left;margin-left:-9.15pt;margin-top:102.55pt;width:434.55pt;height:200.3pt;z-index:251751424" coordsize="55188,25438"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">
                <v:group id="组合 102" o:spid="_x0000_s1037" style="position:absolute;width:55188;height:20880" coordsize="55181,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组合 103" o:spid="_x0000_s1038" style="position:absolute;left:1393;width:53788;height:20875" coordsize="53787,208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group id="组合 104" o:spid="_x0000_s1039" style="position:absolute;top:543;width:53787;height:20332"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">
                      <v:group id="组合 105" o:spid="_x0000_s1040" style="position:absolute;width:53787;height:20331" coordsize="53787,20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 id="图片 106" o:spid="_x0000_s1041" type="#_x0000_t75" style="position:absolute;top:5608;width:27908;height:43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">
                          <v:imagedata r:id="rId18" o:title="" croptop="37913f"/>
                        </v:shape>
                        <v:shape id="图片 107" o:spid="_x0000_s1042" type="#_x0000_t75" style="position:absolute;top:271;width:27908;height:44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">
                          <v:imagedata r:id="rId18" o:title="" cropbottom="37436f"/>
                        </v:shape>
                        <v:shape id="图片 108" o:spid="_x0000_s1043" type="#_x0000_t75" style="position:absolute;left:25902;width:27845;height:48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">
                          <v:imagedata r:id="rId19" o:title="" cropbottom="42974f"/>
                        </v:shape>
                        <v:shape id="图片 109" o:spid="_x0000_s1044" type="#_x0000_t75" style="position:absolute;left:25936;top:5540;width:27851;height:57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">
                          <v:imagedata r:id="rId19" o:title="" croptop="38314f"/>
                        </v:shape>
                        <v:shape id="图片 110" o:spid="_x0000_s1045" type="#_x0000_t75" style="position:absolute;left:67;top:9076;width:27883;height:47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">
                          <v:imagedata r:id="rId20" o:title="" cropbottom="42908f"/>
                        </v:shape>
                        <v:shape id="图片 111" o:spid="_x0000_s1046" type="#_x0000_t75" style="position:absolute;left:67;top:14616;width:27864;height:57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">
                          <v:imagedata r:id="rId20" o:title="" croptop="38215f"/>
                        </v:shape>
                      </v:group>
                      <v:group id="组合 112" o:spid="_x0000_s1047" style="position:absolute;left:2277;top:271;width:41141;height:17650" coordsize="41140,17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rect id="矩形 124" o:spid="_x0000_s1048" style="position:absolute;left:8974;top:33;width:6470;height:12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IR7FwwAAANwAAAAPAAAAZHJzL2Rvd25yZXYueG1sRE9Na8JA&#10;EL0X/A/LFLzppqHY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NiEexcMAAADcAAAADwAA&#10;AAAAAAAAAAAAAAAHAgAAZHJzL2Rvd25yZXYueG1sUEsFBgAAAAADAAMAtwAAAPcCAAAAAA==&#10;" fillcolor="white [3212]" strokecolor="white [3212]" strokeweight="1pt"/>
                        <v:rect id="矩形 125" o:spid="_x0000_s1049" style="position:absolute;left:203;top:1121;width:985;height:75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" fillcolor="white [3212]" strokecolor="white [3212]" strokeweight="1pt"/>
                        <v:rect id="矩形 126" o:spid="_x0000_s1050" style="position:absolute;left:34672;width:6468;height:94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" fillcolor="white [3212]" strokecolor="white [3212]" strokeweight="1pt"/>
                        <v:rect id="矩形 127" o:spid="_x0000_s1051" style="position:absolute;left:25630;top:951;width:1568;height:7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" fillcolor="white [3212]" strokecolor="white [3212]" strokeweight="1pt"/>
                        <v:rect id="矩形 128" o:spid="_x0000_s1052" style="position:absolute;left:9042;top:9449;width:6457;height:9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" fillcolor="white [3212]" strokecolor="white [3212]" strokeweight="1pt"/>
                        <v:rect id="矩形 129" o:spid="_x0000_s1053" style="position:absolute;top:10061;width:1270;height:75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" fillcolor="white [3212]" strokecolor="white [3212]" strokeweight="1pt"/>
                      </v:group>
                    </v:group>
                    <v:group id="组合 130" o:spid="_x0000_s1054" style="position:absolute;left:475;width:43541;height:19214" coordsize="43540,192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qFDh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">
                      <v:group id="组合 131" o:spid="_x0000_s1055" style="position:absolute;left:8634;width:34906;height:16107" coordsize="34906,16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">
                        <v:group id="组合 132" o:spid="_x0000_s1056" style="position:absolute;width:9038;height:6998"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">
                          <v:shape id="文本框 133" o:spid="_x0000_s1057"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0A0632D7" w14:textId="77777777" w:rsidR="00D24CFD" w:rsidRPr="00905F4C" w:rsidRDefault="00D24CFD" w:rsidP="00335F56">
                                  <w:pPr>
                                    <w:jc w:val="center"/>
                                    <w:rPr>
                                      <w:sz w:val="15"/>
                                    </w:rPr>
                                  </w:pPr>
                                  <w:r w:rsidRPr="00905F4C">
                                    <w:rPr>
                                      <w:rFonts w:hint="eastAsia"/>
                                      <w:sz w:val="15"/>
                                    </w:rPr>
                                    <w:t>Reference</w:t>
                                  </w:r>
                                  <w:r w:rsidRPr="00905F4C">
                                    <w:rPr>
                                      <w:sz w:val="15"/>
                                    </w:rPr>
                                    <w:t xml:space="preserve"> Events</w:t>
                                  </w:r>
                                </w:p>
                              </w:txbxContent>
                            </v:textbox>
                          </v:shape>
                          <v:shape id="文本框 134" o:spid="_x0000_s1058"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2AD90EB0" w14:textId="77777777" w:rsidR="00D24CFD" w:rsidRPr="00905F4C" w:rsidRDefault="00D24CFD" w:rsidP="00335F56">
                                  <w:pPr>
                                    <w:jc w:val="center"/>
                                    <w:rPr>
                                      <w:sz w:val="15"/>
                                    </w:rPr>
                                  </w:pPr>
                                  <w:r>
                                    <w:rPr>
                                      <w:sz w:val="15"/>
                                    </w:rPr>
                                    <w:t>Estimated</w:t>
                                  </w:r>
                                  <w:r w:rsidRPr="00905F4C">
                                    <w:rPr>
                                      <w:sz w:val="15"/>
                                    </w:rPr>
                                    <w:t xml:space="preserve"> Events</w:t>
                                  </w:r>
                                </w:p>
                              </w:txbxContent>
                            </v:textbox>
                          </v:shape>
                        </v:group>
                        <v:group id="组合 135" o:spid="_x0000_s1059" style="position:absolute;left:25868;width:9038;height:6964" coordsize="9038,69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shape id="文本框 136" o:spid="_x0000_s1060" type="#_x0000_t202" style="position:absolute;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641552B2" w14:textId="77777777" w:rsidR="00D24CFD" w:rsidRPr="00905F4C" w:rsidRDefault="00D24CFD" w:rsidP="00335F56">
                                  <w:pPr>
                                    <w:jc w:val="center"/>
                                    <w:rPr>
                                      <w:sz w:val="15"/>
                                    </w:rPr>
                                  </w:pPr>
                                  <w:r w:rsidRPr="00905F4C">
                                    <w:rPr>
                                      <w:rFonts w:hint="eastAsia"/>
                                      <w:sz w:val="15"/>
                                    </w:rPr>
                                    <w:t>Reference</w:t>
                                  </w:r>
                                  <w:r w:rsidRPr="00905F4C">
                                    <w:rPr>
                                      <w:sz w:val="15"/>
                                    </w:rPr>
                                    <w:t xml:space="preserve"> Events</w:t>
                                  </w:r>
                                </w:p>
                              </w:txbxContent>
                            </v:textbox>
                          </v:shape>
                          <v:shape id="文本框 137" o:spid="_x0000_s1061" type="#_x0000_t202" style="position:absolute;left:33;top:4215;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" filled="f" stroked="f" strokeweight=".5pt">
                            <v:textbox>
                              <w:txbxContent>
                                <w:p w14:paraId="211271EC" w14:textId="77777777" w:rsidR="00D24CFD" w:rsidRPr="00905F4C" w:rsidRDefault="00D24CFD" w:rsidP="00335F56">
                                  <w:pPr>
                                    <w:jc w:val="center"/>
                                    <w:rPr>
                                      <w:sz w:val="15"/>
                                    </w:rPr>
                                  </w:pPr>
                                  <w:r>
                                    <w:rPr>
                                      <w:sz w:val="15"/>
                                    </w:rPr>
                                    <w:t>Estimated</w:t>
                                  </w:r>
                                  <w:r w:rsidRPr="00905F4C">
                                    <w:rPr>
                                      <w:sz w:val="15"/>
                                    </w:rPr>
                                    <w:t xml:space="preserve"> Events</w:t>
                                  </w:r>
                                </w:p>
                              </w:txbxContent>
                            </v:textbox>
                          </v:shape>
                        </v:group>
                        <v:group id="组合 138" o:spid="_x0000_s1062" style="position:absolute;top:9110;width:9036;height:6997" coordsize="9038,6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">
                          <v:shape id="文本框 139" o:spid="_x0000_s1063" type="#_x0000_t202" style="position:absolute;left:33;width:9005;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5BA93CDB" w14:textId="77777777" w:rsidR="00D24CFD" w:rsidRPr="00905F4C" w:rsidRDefault="00D24CFD" w:rsidP="00335F56">
                                  <w:pPr>
                                    <w:jc w:val="center"/>
                                    <w:rPr>
                                      <w:sz w:val="15"/>
                                    </w:rPr>
                                  </w:pPr>
                                  <w:r w:rsidRPr="00905F4C">
                                    <w:rPr>
                                      <w:rFonts w:hint="eastAsia"/>
                                      <w:sz w:val="15"/>
                                    </w:rPr>
                                    <w:t>Reference</w:t>
                                  </w:r>
                                  <w:r w:rsidRPr="00905F4C">
                                    <w:rPr>
                                      <w:sz w:val="15"/>
                                    </w:rPr>
                                    <w:t xml:space="preserve"> Events</w:t>
                                  </w:r>
                                </w:p>
                              </w:txbxContent>
                            </v:textbox>
                          </v:shape>
                          <v:shape id="文本框 140" o:spid="_x0000_s1064" type="#_x0000_t202" style="position:absolute;top:4249;width:9004;height:27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6907A66" w14:textId="77777777" w:rsidR="00D24CFD" w:rsidRPr="00905F4C" w:rsidRDefault="00D24CFD" w:rsidP="00335F56">
                                  <w:pPr>
                                    <w:jc w:val="center"/>
                                    <w:rPr>
                                      <w:sz w:val="15"/>
                                    </w:rPr>
                                  </w:pPr>
                                  <w:r>
                                    <w:rPr>
                                      <w:sz w:val="15"/>
                                    </w:rPr>
                                    <w:t>Estimated</w:t>
                                  </w:r>
                                  <w:r w:rsidRPr="00905F4C">
                                    <w:rPr>
                                      <w:sz w:val="15"/>
                                    </w:rPr>
                                    <w:t xml:space="preserve"> Events</w:t>
                                  </w:r>
                                </w:p>
                              </w:txbxContent>
                            </v:textbox>
                          </v:shape>
                        </v:group>
                      </v:group>
                      <v:group id="组合 141" o:spid="_x0000_s1065" style="position:absolute;top:1529;width:29959;height:17685" coordsize="29965,176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group id="组合 142" o:spid="_x0000_s1066" style="position:absolute;left:26050;width:3915;height:8803" coordsize="3914,88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">
                          <v:shape id="文本框 143" o:spid="_x0000_s1067" type="#_x0000_t202" style="position:absolute;left:47;top:613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FB4508D" w14:textId="77777777" w:rsidR="00D24CFD" w:rsidRDefault="00D24CFD" w:rsidP="00335F56">
                                  <w:pPr>
                                    <w:jc w:val="right"/>
                                  </w:pPr>
                                  <w:r>
                                    <w:t>N</w:t>
                                  </w:r>
                                </w:p>
                              </w:txbxContent>
                            </v:textbox>
                          </v:shape>
                          <v:shape id="文本框 144" o:spid="_x0000_s1068"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73832595" w14:textId="77777777" w:rsidR="00D24CFD" w:rsidRDefault="00D24CFD" w:rsidP="00335F56">
                                  <w:pPr>
                                    <w:jc w:val="right"/>
                                  </w:pPr>
                                  <w:r>
                                    <w:t>N</w:t>
                                  </w:r>
                                </w:p>
                              </w:txbxContent>
                            </v:textbox>
                          </v:shape>
                          <v:shape id="文本框 145" o:spid="_x0000_s1069"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RBbwwAAANwAAAAPAAAAZHJzL2Rvd25yZXYueG1sRE9Li8Iw&#10;EL4L/ocwgjdNFV1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74kQW8MAAADcAAAADwAA&#10;AAAAAAAAAAAAAAAHAgAAZHJzL2Rvd25yZXYueG1sUEsFBgAAAAADAAMAtwAAAPcCAAAAAA==&#10;" filled="f" stroked="f" strokeweight=".5pt">
                            <v:textbox>
                              <w:txbxContent>
                                <w:p w14:paraId="0945C8C8" w14:textId="77777777" w:rsidR="00D24CFD" w:rsidRDefault="00D24CFD" w:rsidP="00335F56">
                                  <w:pPr>
                                    <w:jc w:val="right"/>
                                  </w:pPr>
                                  <w:r>
                                    <w:t>AH</w:t>
                                  </w:r>
                                </w:p>
                              </w:txbxContent>
                            </v:textbox>
                          </v:shape>
                          <v:shape id="文本框 146" o:spid="_x0000_s1070"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553459AD" w14:textId="77777777" w:rsidR="00D24CFD" w:rsidRDefault="00D24CFD" w:rsidP="00335F56">
                                  <w:pPr>
                                    <w:jc w:val="right"/>
                                  </w:pPr>
                                  <w:r>
                                    <w:rPr>
                                      <w:rFonts w:hint="eastAsia"/>
                                    </w:rPr>
                                    <w:t>AH</w:t>
                                  </w:r>
                                </w:p>
                              </w:txbxContent>
                            </v:textbox>
                          </v:shape>
                        </v:group>
                        <v:group id="组合 147" o:spid="_x0000_s1071" style="position:absolute;left:95;top:8810;width:3915;height:8874" coordsize="3914,8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">
                          <v:shape id="文本框 148" o:spid="_x0000_s1072" type="#_x0000_t202" style="position:absolute;left:47;top:6206;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54612474" w14:textId="77777777" w:rsidR="00D24CFD" w:rsidRDefault="00D24CFD" w:rsidP="00335F56">
                                  <w:pPr>
                                    <w:jc w:val="right"/>
                                  </w:pPr>
                                  <w:r>
                                    <w:t>N</w:t>
                                  </w:r>
                                </w:p>
                              </w:txbxContent>
                            </v:textbox>
                          </v:shape>
                          <v:shape id="文本框 149" o:spid="_x0000_s1073"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xBpewwAAANwAAAAPAAAAZHJzL2Rvd25yZXYueG1sRE9Li8Iw&#10;EL4v+B/CCN7WVFk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bsQaXsMAAADcAAAADwAA&#10;AAAAAAAAAAAAAAAHAgAAZHJzL2Rvd25yZXYueG1sUEsFBgAAAAADAAMAtwAAAPcCAAAAAA==&#10;" filled="f" stroked="f" strokeweight=".5pt">
                            <v:textbox>
                              <w:txbxContent>
                                <w:p w14:paraId="2DC0517B" w14:textId="77777777" w:rsidR="00D24CFD" w:rsidRDefault="00D24CFD" w:rsidP="00335F56">
                                  <w:pPr>
                                    <w:jc w:val="right"/>
                                  </w:pPr>
                                  <w:r>
                                    <w:t>N</w:t>
                                  </w:r>
                                </w:p>
                              </w:txbxContent>
                            </v:textbox>
                          </v:shape>
                          <v:shape id="文本框 150" o:spid="_x0000_s1074"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46029F45" w14:textId="77777777" w:rsidR="00D24CFD" w:rsidRDefault="00D24CFD" w:rsidP="00335F56">
                                  <w:pPr>
                                    <w:jc w:val="right"/>
                                  </w:pPr>
                                  <w:r>
                                    <w:t>AH</w:t>
                                  </w:r>
                                </w:p>
                              </w:txbxContent>
                            </v:textbox>
                          </v:shape>
                          <v:shape id="文本框 151" o:spid="_x0000_s1075"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" filled="f" stroked="f" strokeweight=".5pt">
                            <v:textbox>
                              <w:txbxContent>
                                <w:p w14:paraId="6DA4EDC2" w14:textId="77777777" w:rsidR="00D24CFD" w:rsidRDefault="00D24CFD" w:rsidP="00335F56">
                                  <w:pPr>
                                    <w:jc w:val="right"/>
                                  </w:pPr>
                                  <w:r>
                                    <w:rPr>
                                      <w:rFonts w:hint="eastAsia"/>
                                    </w:rPr>
                                    <w:t>AH</w:t>
                                  </w:r>
                                </w:p>
                              </w:txbxContent>
                            </v:textbox>
                          </v:shape>
                        </v:group>
                        <v:group id="组合 152" o:spid="_x0000_s1076" style="position:absolute;top:142;width:3914;height:8666" coordsize="3914,8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">
                          <v:shape id="文本框 153" o:spid="_x0000_s1077" type="#_x0000_t202" style="position:absolute;left:47;top:5998;width:386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6B42278E" w14:textId="77777777" w:rsidR="00D24CFD" w:rsidRDefault="00D24CFD" w:rsidP="00335F56">
                                  <w:pPr>
                                    <w:jc w:val="right"/>
                                  </w:pPr>
                                  <w:r>
                                    <w:t>N</w:t>
                                  </w:r>
                                </w:p>
                              </w:txbxContent>
                            </v:textbox>
                          </v:shape>
                          <v:shape id="文本框 154" o:spid="_x0000_s1078" type="#_x0000_t202" style="position:absolute;left:47;top:2143;width:3867;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63F46AFE" w14:textId="77777777" w:rsidR="00D24CFD" w:rsidRDefault="00D24CFD" w:rsidP="00335F56">
                                  <w:pPr>
                                    <w:jc w:val="right"/>
                                  </w:pPr>
                                  <w:r>
                                    <w:t>N</w:t>
                                  </w:r>
                                </w:p>
                              </w:txbxContent>
                            </v:textbox>
                          </v:shape>
                          <v:shape id="文本框 155" o:spid="_x0000_s1079" type="#_x0000_t202" style="position:absolute;left:47;top:3619;width:3867;height:2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32B98E95" w14:textId="77777777" w:rsidR="00D24CFD" w:rsidRDefault="00D24CFD" w:rsidP="00335F56">
                                  <w:pPr>
                                    <w:jc w:val="right"/>
                                  </w:pPr>
                                  <w:r>
                                    <w:t>AH</w:t>
                                  </w:r>
                                </w:p>
                              </w:txbxContent>
                            </v:textbox>
                          </v:shape>
                          <v:shape id="文本框 156" o:spid="_x0000_s1080" type="#_x0000_t202" style="position:absolute;width:3903;height:25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139FAAB8" w14:textId="77777777" w:rsidR="00D24CFD" w:rsidRDefault="00D24CFD" w:rsidP="00335F56">
                                  <w:pPr>
                                    <w:jc w:val="right"/>
                                  </w:pPr>
                                  <w:r>
                                    <w:rPr>
                                      <w:rFonts w:hint="eastAsia"/>
                                    </w:rPr>
                                    <w:t>AH</w:t>
                                  </w:r>
                                </w:p>
                              </w:txbxContent>
                            </v:textbox>
                          </v:shape>
                        </v:group>
                      </v:group>
                    </v:group>
                  </v:group>
                  <v:group id="组合 157" o:spid="_x0000_s1081" style="position:absolute;top:815;width:29865;height:13882" coordsize="29865,13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">
                    <v:shape id="文本框 158" o:spid="_x0000_s1082" type="#_x0000_t202" style="position:absolute;left:26072;width:3793;height:40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6F651E59" w14:textId="77777777" w:rsidR="00D24CFD" w:rsidRDefault="00D24CFD" w:rsidP="00335F56">
                            <w:pPr>
                              <w:jc w:val="right"/>
                            </w:pPr>
                            <w:r>
                              <w:rPr>
                                <w:rFonts w:hint="eastAsia"/>
                              </w:rPr>
                              <w:t>(</w:t>
                            </w:r>
                            <w:r>
                              <w:t>b)</w:t>
                            </w:r>
                          </w:p>
                        </w:txbxContent>
                      </v:textbox>
                    </v:shape>
                    <v:shape id="文本框 159" o:spid="_x0000_s1083" type="#_x0000_t202" style="position:absolute;top:9585;width:3867;height:4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" filled="f" stroked="f" strokeweight=".5pt">
                      <v:textbox>
                        <w:txbxContent>
                          <w:p w14:paraId="154A1D71" w14:textId="77777777" w:rsidR="00D24CFD" w:rsidRDefault="00D24CFD" w:rsidP="00335F56">
                            <w:pPr>
                              <w:jc w:val="right"/>
                            </w:pPr>
                            <w:r>
                              <w:rPr>
                                <w:rFonts w:hint="eastAsia"/>
                              </w:rPr>
                              <w:t>(</w:t>
                            </w:r>
                            <w:r>
                              <w:t>c)</w:t>
                            </w:r>
                          </w:p>
                        </w:txbxContent>
                      </v:textbox>
                    </v:shape>
                    <v:shape id="文本框 160" o:spid="_x0000_s1084" type="#_x0000_t202" style="position:absolute;width:3863;height:37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57583B1C" w14:textId="77777777" w:rsidR="00D24CFD" w:rsidRDefault="00D24CFD" w:rsidP="00335F56">
                            <w:pPr>
                              <w:jc w:val="right"/>
                            </w:pPr>
                            <w:r>
                              <w:rPr>
                                <w:rFonts w:hint="eastAsia"/>
                              </w:rPr>
                              <w:t>(</w:t>
                            </w:r>
                            <w:r>
                              <w:t>a)</w:t>
                            </w:r>
                          </w:p>
                        </w:txbxContent>
                      </v:textbox>
                    </v:shape>
                  </v:group>
                </v:group>
                <v:shape id="文本框 1" o:spid="_x0000_s1085" type="#_x0000_t202" style="position:absolute;top:21475;width:55187;height:3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" stroked="f">
                  <v:textbox style="mso-fit-shape-to-text:t" inset="0,0,0,0">
                    <w:txbxContent>
                      <w:p w14:paraId="5F4199B7" w14:textId="23647ADB" w:rsidR="00D24CFD" w:rsidRDefault="00D24CFD" w:rsidP="00AD356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3</w:t>
                        </w:r>
                        <w:r>
                          <w:rPr>
                            <w:noProof/>
                          </w:rPr>
                          <w:fldChar w:fldCharType="end"/>
                        </w:r>
                        <w:r>
                          <w:t>. (a) Best estimation result in mild-SAHS group; (b) Best estimation result in moderate-SAHS group; (c) Best estimation result in severe-SAHS group</w:t>
                        </w:r>
                      </w:p>
                    </w:txbxContent>
                  </v:textbox>
                </v:shape>
                <w10:wrap type="topAndBottom"/>
              </v:group>
            </w:pict>
          </mc:Fallback>
        </mc:AlternateContent>
      </w:r>
      <w:r w:rsidR="00597131">
        <w:rPr>
          <w:noProof/>
        </w:rPr>
        <w:t xml:space="preserve">The test set contains fifteen subjects’ over one hundred hours of data, totally 285,286 </w:t>
      </w:r>
      <w:r w:rsidR="007E1C56">
        <w:rPr>
          <w:noProof/>
        </w:rPr>
        <w:t>ten</w:t>
      </w:r>
      <w:r w:rsidR="00597131">
        <w:rPr>
          <w:noProof/>
        </w:rPr>
        <w:t xml:space="preserve">-second segments. The prediction results for the above data are shown in Table 3. </w:t>
      </w:r>
      <w:r w:rsidR="00AD3567">
        <w:rPr>
          <w:noProof/>
        </w:rPr>
        <w:t>The cascading detection model achieved an accuracy of 89.0%, a sensitivity of 73.</w:t>
      </w:r>
      <w:r w:rsidR="004844C5">
        <w:rPr>
          <w:noProof/>
        </w:rPr>
        <w:t>5</w:t>
      </w:r>
      <w:r w:rsidR="00AD3567">
        <w:rPr>
          <w:noProof/>
        </w:rPr>
        <w:t>%, and a specificity of 91.2%. Table 3 also summarizes the predicition results for SAHS events. The cascading detection model detected 1513 events from 1828 SAHS events, achieved a sensitivity of 82.8% accompanied by a positive predictive value</w:t>
      </w:r>
      <w:r w:rsidR="00FF21AE">
        <w:rPr>
          <w:noProof/>
        </w:rPr>
        <w:t xml:space="preserve"> (PPV)</w:t>
      </w:r>
      <w:r w:rsidR="00AD3567">
        <w:rPr>
          <w:noProof/>
        </w:rPr>
        <w:t xml:space="preserve"> of 71.8%. </w:t>
      </w:r>
      <w:bookmarkEnd w:id="9"/>
      <w:bookmarkEnd w:id="10"/>
    </w:p>
    <w:p w14:paraId="0BA730C8" w14:textId="77777777" w:rsidR="00F26A47" w:rsidRDefault="00F26A47"/>
    <w:p w14:paraId="790CC140" w14:textId="6D8EBE84" w:rsidR="00310DE6" w:rsidRDefault="003A4ADE">
      <w:r>
        <w:t>Fig.3</w:t>
      </w:r>
      <w:r w:rsidR="00FF21AE">
        <w:t xml:space="preserve"> displays the SAHS event estimation results for </w:t>
      </w:r>
      <w:r w:rsidR="007E1C56">
        <w:t xml:space="preserve">a </w:t>
      </w:r>
      <w:r w:rsidR="00FF21AE">
        <w:t xml:space="preserve">mild, moderate and severe SAHS </w:t>
      </w:r>
      <w:r w:rsidR="007E1C56">
        <w:t>subject</w:t>
      </w:r>
      <w:r w:rsidR="00FF21AE">
        <w:t xml:space="preserve">. For the mild-SAHS subject, the sensitivity and PPV were 76.7%, 78.0% respectively; While the corresponding values were 89.8% and 80.3% for the moderate-SAHS subject and 89.3%, 86.8% for the severe-SAHS subject. </w:t>
      </w:r>
    </w:p>
    <w:p w14:paraId="6EF7FCA8" w14:textId="77777777" w:rsidR="00DE51CB" w:rsidRPr="00F26A47" w:rsidRDefault="00DE51CB">
      <w:pPr>
        <w:rPr>
          <w:b/>
        </w:rPr>
      </w:pPr>
    </w:p>
    <w:p w14:paraId="70B86485" w14:textId="496048CC" w:rsidR="00310DE6" w:rsidRDefault="00F26A47">
      <w:pPr>
        <w:rPr>
          <w:b/>
        </w:rPr>
      </w:pPr>
      <w:r>
        <w:rPr>
          <w:b/>
        </w:rPr>
        <w:t>AHI analysis</w:t>
      </w:r>
    </w:p>
    <w:p w14:paraId="36571342" w14:textId="739AB039" w:rsidR="00310DE6" w:rsidRDefault="00EE62AF" w:rsidP="00DD601F">
      <w:r>
        <w:rPr>
          <w:noProof/>
        </w:rPr>
        <mc:AlternateContent>
          <mc:Choice Requires="wpg">
            <w:drawing>
              <wp:anchor distT="0" distB="0" distL="114300" distR="114300" simplePos="0" relativeHeight="251761664" behindDoc="0" locked="0" layoutInCell="1" allowOverlap="1" wp14:anchorId="106774B2" wp14:editId="3BBB938A">
                <wp:simplePos x="0" y="0"/>
                <wp:positionH relativeFrom="column">
                  <wp:posOffset>-125083</wp:posOffset>
                </wp:positionH>
                <wp:positionV relativeFrom="paragraph">
                  <wp:posOffset>1089864</wp:posOffset>
                </wp:positionV>
                <wp:extent cx="5612849" cy="2354723"/>
                <wp:effectExtent l="0" t="0" r="6985" b="7620"/>
                <wp:wrapTopAndBottom/>
                <wp:docPr id="34" name="组合 34"/>
                <wp:cNvGraphicFramePr/>
                <a:graphic xmlns:a="http://schemas.openxmlformats.org/drawingml/2006/main">
                  <a:graphicData uri="http://schemas.microsoft.com/office/word/2010/wordprocessingGroup">
                    <wpg:wgp>
                      <wpg:cNvGrpSpPr/>
                      <wpg:grpSpPr>
                        <a:xfrm>
                          <a:off x="0" y="0"/>
                          <a:ext cx="5612849" cy="2354723"/>
                          <a:chOff x="0" y="0"/>
                          <a:chExt cx="5612849" cy="2354723"/>
                        </a:xfrm>
                      </wpg:grpSpPr>
                      <wpg:grpSp>
                        <wpg:cNvPr id="33" name="组合 33"/>
                        <wpg:cNvGrpSpPr/>
                        <wpg:grpSpPr>
                          <a:xfrm>
                            <a:off x="0" y="0"/>
                            <a:ext cx="5403706" cy="2104989"/>
                            <a:chOff x="0" y="0"/>
                            <a:chExt cx="5403706" cy="2104989"/>
                          </a:xfrm>
                        </wpg:grpSpPr>
                        <pic:pic xmlns:pic="http://schemas.openxmlformats.org/drawingml/2006/picture">
                          <pic:nvPicPr>
                            <pic:cNvPr id="30" name="图片 30"/>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29396" y="146649"/>
                              <a:ext cx="5274310" cy="1958340"/>
                            </a:xfrm>
                            <a:prstGeom prst="rect">
                              <a:avLst/>
                            </a:prstGeom>
                          </pic:spPr>
                        </pic:pic>
                        <wps:wsp>
                          <wps:cNvPr id="21" name="文本框 21"/>
                          <wps:cNvSpPr txBox="1"/>
                          <wps:spPr>
                            <a:xfrm>
                              <a:off x="0" y="0"/>
                              <a:ext cx="371475" cy="350520"/>
                            </a:xfrm>
                            <a:prstGeom prst="rect">
                              <a:avLst/>
                            </a:prstGeom>
                            <a:noFill/>
                            <a:ln w="6350">
                              <a:noFill/>
                            </a:ln>
                          </wps:spPr>
                          <wps:txbx>
                            <w:txbxContent>
                              <w:p w14:paraId="773AEA1E" w14:textId="77777777" w:rsidR="00D24CFD" w:rsidRDefault="00D24CFD">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22" name="文本框 22"/>
                          <wps:cNvSpPr txBox="1"/>
                          <wps:spPr>
                            <a:xfrm>
                              <a:off x="2665562" y="0"/>
                              <a:ext cx="371475" cy="350520"/>
                            </a:xfrm>
                            <a:prstGeom prst="rect">
                              <a:avLst/>
                            </a:prstGeom>
                            <a:noFill/>
                            <a:ln w="6350">
                              <a:noFill/>
                            </a:ln>
                          </wps:spPr>
                          <wps:txbx>
                            <w:txbxContent>
                              <w:p w14:paraId="22DDE997" w14:textId="77777777" w:rsidR="00D24CFD" w:rsidRDefault="00D24CFD">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27" name="文本框 27"/>
                        <wps:cNvSpPr txBox="1"/>
                        <wps:spPr>
                          <a:xfrm>
                            <a:off x="267419" y="2156603"/>
                            <a:ext cx="5345430" cy="198120"/>
                          </a:xfrm>
                          <a:prstGeom prst="rect">
                            <a:avLst/>
                          </a:prstGeom>
                          <a:solidFill>
                            <a:prstClr val="white"/>
                          </a:solidFill>
                          <a:ln>
                            <a:noFill/>
                          </a:ln>
                        </wps:spPr>
                        <wps:txbx>
                          <w:txbxContent>
                            <w:p w14:paraId="60CF395E" w14:textId="0DD07E19" w:rsidR="00D24CFD" w:rsidRPr="00F26A47" w:rsidRDefault="00D24CFD"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06774B2" id="组合 34" o:spid="_x0000_s1086" style="position:absolute;left:0;text-align:left;margin-left:-9.85pt;margin-top:85.8pt;width:441.95pt;height:185.4pt;z-index:251761664" coordsize="56128,23547"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">
                <v:group id="组合 33" o:spid="_x0000_s1087" style="position:absolute;width:54037;height:21049" coordsize="54037,210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图片 30" o:spid="_x0000_s1088" type="#_x0000_t75" style="position:absolute;left:1293;top:1466;width:52744;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">
                    <v:imagedata r:id="rId22" o:title=""/>
                  </v:shape>
                  <v:shape id="文本框 21" o:spid="_x0000_s1089" type="#_x0000_t202" style="position:absolute;width:3714;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773AEA1E" w14:textId="77777777" w:rsidR="00D24CFD" w:rsidRDefault="00D24CFD">
                          <w:r>
                            <w:rPr>
                              <w:rFonts w:hint="eastAsia"/>
                            </w:rPr>
                            <w:t>(</w:t>
                          </w:r>
                          <w:r>
                            <w:t>a)</w:t>
                          </w:r>
                        </w:p>
                      </w:txbxContent>
                    </v:textbox>
                  </v:shape>
                  <v:shape id="文本框 22" o:spid="_x0000_s1090" type="#_x0000_t202" style="position:absolute;left:26655;width:3715;height:3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22DDE997" w14:textId="77777777" w:rsidR="00D24CFD" w:rsidRDefault="00D24CFD">
                          <w:r>
                            <w:rPr>
                              <w:rFonts w:hint="eastAsia"/>
                            </w:rPr>
                            <w:t>(</w:t>
                          </w:r>
                          <w:r>
                            <w:t>b)</w:t>
                          </w:r>
                        </w:p>
                      </w:txbxContent>
                    </v:textbox>
                  </v:shape>
                </v:group>
                <v:shape id="文本框 27" o:spid="_x0000_s1091" type="#_x0000_t202" style="position:absolute;left:2674;top:21566;width:53454;height:1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60CF395E" w14:textId="0DD07E19" w:rsidR="00D24CFD" w:rsidRPr="00F26A47" w:rsidRDefault="00D24CFD" w:rsidP="00F26A47">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4</w:t>
                        </w:r>
                        <w:r>
                          <w:rPr>
                            <w:noProof/>
                          </w:rPr>
                          <w:fldChar w:fldCharType="end"/>
                        </w:r>
                        <w:r>
                          <w:t xml:space="preserve">. (a) Scatter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r>
                          <w:t xml:space="preserve">; (b) Bland-Altman plot of </w:t>
                        </w:r>
                        <w:proofErr w:type="spellStart"/>
                        <w:r>
                          <w:t>AHI</w:t>
                        </w:r>
                        <w:r w:rsidRPr="00F26A47">
                          <w:rPr>
                            <w:vertAlign w:val="subscript"/>
                          </w:rPr>
                          <w:t>est</w:t>
                        </w:r>
                        <w:proofErr w:type="spellEnd"/>
                        <w:r>
                          <w:t xml:space="preserve"> and </w:t>
                        </w:r>
                        <w:proofErr w:type="spellStart"/>
                        <w:r>
                          <w:t>AHI</w:t>
                        </w:r>
                        <w:r w:rsidRPr="00F26A47">
                          <w:rPr>
                            <w:vertAlign w:val="subscript"/>
                          </w:rPr>
                          <w:t>ref</w:t>
                        </w:r>
                        <w:proofErr w:type="spellEnd"/>
                      </w:p>
                    </w:txbxContent>
                  </v:textbox>
                </v:shape>
                <w10:wrap type="topAndBottom"/>
              </v:group>
            </w:pict>
          </mc:Fallback>
        </mc:AlternateContent>
      </w:r>
      <w:r w:rsidR="00F26A47">
        <w:t>Fig. 4(a) shows a scatter plot of the AHI estimated (</w:t>
      </w:r>
      <w:proofErr w:type="spellStart"/>
      <w:r w:rsidR="00F26A47">
        <w:t>AHI</w:t>
      </w:r>
      <w:r w:rsidR="00F26A47" w:rsidRPr="00F26A47">
        <w:rPr>
          <w:vertAlign w:val="subscript"/>
        </w:rPr>
        <w:t>est</w:t>
      </w:r>
      <w:proofErr w:type="spellEnd"/>
      <w:r w:rsidR="00F26A47">
        <w:t xml:space="preserve">) by cascading detection model and the AHI </w:t>
      </w:r>
      <w:r w:rsidR="00D545C9">
        <w:t>marked (</w:t>
      </w:r>
      <w:proofErr w:type="spellStart"/>
      <w:r w:rsidR="00D545C9">
        <w:t>AHI</w:t>
      </w:r>
      <w:r w:rsidR="00D545C9" w:rsidRPr="00D545C9">
        <w:rPr>
          <w:vertAlign w:val="subscript"/>
        </w:rPr>
        <w:t>ref</w:t>
      </w:r>
      <w:proofErr w:type="spellEnd"/>
      <w:r w:rsidR="00D545C9">
        <w:t xml:space="preserve">) by PSG. The solid line fitted shows a significant correlation (Pearson’s correlation coefficient = </w:t>
      </w:r>
      <w:r w:rsidR="00D545C9" w:rsidRPr="00D545C9">
        <w:rPr>
          <w:highlight w:val="yellow"/>
        </w:rPr>
        <w:t>0.98</w:t>
      </w:r>
      <w:r w:rsidR="00D545C9">
        <w:rPr>
          <w:highlight w:val="yellow"/>
        </w:rPr>
        <w:t>)</w:t>
      </w:r>
      <w:r w:rsidR="00D545C9" w:rsidRPr="00D545C9">
        <w:t xml:space="preserve"> </w:t>
      </w:r>
      <w:r w:rsidR="00D545C9">
        <w:t xml:space="preserve">between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Fig. 4(b) shows the Bland-Altman plot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t xml:space="preserve">. The average error of </w:t>
      </w:r>
      <w:proofErr w:type="spellStart"/>
      <w:r w:rsidR="00D545C9">
        <w:t>AHI</w:t>
      </w:r>
      <w:r w:rsidR="00D545C9" w:rsidRPr="00D545C9">
        <w:rPr>
          <w:vertAlign w:val="subscript"/>
        </w:rPr>
        <w:t>est</w:t>
      </w:r>
      <w:proofErr w:type="spellEnd"/>
      <w:r w:rsidR="00D545C9">
        <w:t xml:space="preserve"> and </w:t>
      </w:r>
      <w:proofErr w:type="spellStart"/>
      <w:r w:rsidR="00D545C9">
        <w:t>AHI</w:t>
      </w:r>
      <w:r w:rsidR="00D545C9" w:rsidRPr="00D545C9">
        <w:rPr>
          <w:vertAlign w:val="subscript"/>
        </w:rPr>
        <w:t>ref</w:t>
      </w:r>
      <w:proofErr w:type="spellEnd"/>
      <w:r w:rsidR="00D545C9" w:rsidRPr="00D545C9">
        <w:t xml:space="preserve"> </w:t>
      </w:r>
      <w:r w:rsidR="00D545C9">
        <w:t xml:space="preserve">is -1.7 events/h, and the error range is -5.7to 2.3 events/h with a 95% confidential coefficient. </w:t>
      </w:r>
    </w:p>
    <w:p w14:paraId="79AEF16E" w14:textId="17914CFD" w:rsidR="00310DE6" w:rsidRDefault="00D545C9" w:rsidP="00DD601F">
      <w:r>
        <w:rPr>
          <w:rFonts w:hint="eastAsia"/>
        </w:rPr>
        <w:lastRenderedPageBreak/>
        <w:t>T</w:t>
      </w:r>
      <w:r>
        <w:t>able 4 summarizes the classification results for SAHS severity</w:t>
      </w:r>
      <w:r w:rsidR="00431621">
        <w:t xml:space="preserve">. The mean values for sensitivity, specificity, PPV, accuracy </w:t>
      </w:r>
      <w:proofErr w:type="gramStart"/>
      <w:r w:rsidR="00431621">
        <w:t>were</w:t>
      </w:r>
      <w:proofErr w:type="gramEnd"/>
      <w:r w:rsidR="00431621">
        <w:t xml:space="preserve"> 100.0%, 87.8%, 87.1%, 93.3% </w:t>
      </w:r>
      <w:r w:rsidR="007B574C">
        <w:t xml:space="preserve">respectively </w:t>
      </w:r>
      <w:r w:rsidR="00431621">
        <w:t xml:space="preserve">for </w:t>
      </w:r>
      <w:r w:rsidR="00215236">
        <w:t>AHI thresholds of 5, 15 and 30 events/h</w:t>
      </w:r>
      <w:r w:rsidR="00431621">
        <w:t>.</w:t>
      </w:r>
    </w:p>
    <w:p w14:paraId="03C37C3E" w14:textId="6A7612E2" w:rsidR="00D545C9" w:rsidRDefault="00D545C9" w:rsidP="00D545C9">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4</w:t>
      </w:r>
      <w:r w:rsidR="009B6D6C">
        <w:rPr>
          <w:noProof/>
        </w:rPr>
        <w:fldChar w:fldCharType="end"/>
      </w:r>
      <w:r>
        <w:t>. SAHS severity classification and diagnostic performance</w:t>
      </w:r>
    </w:p>
    <w:tbl>
      <w:tblPr>
        <w:tblW w:w="0" w:type="auto"/>
        <w:tblInd w:w="-284" w:type="dxa"/>
        <w:tblLook w:val="04A0" w:firstRow="1" w:lastRow="0" w:firstColumn="1" w:lastColumn="0" w:noHBand="0" w:noVBand="1"/>
      </w:tblPr>
      <w:tblGrid>
        <w:gridCol w:w="1098"/>
        <w:gridCol w:w="605"/>
        <w:gridCol w:w="613"/>
        <w:gridCol w:w="1098"/>
        <w:gridCol w:w="817"/>
        <w:gridCol w:w="664"/>
        <w:gridCol w:w="760"/>
        <w:gridCol w:w="705"/>
        <w:gridCol w:w="705"/>
        <w:gridCol w:w="705"/>
        <w:gridCol w:w="705"/>
      </w:tblGrid>
      <w:tr w:rsidR="00F20CD7" w:rsidRPr="00322DB9" w14:paraId="3F2C2901" w14:textId="77777777" w:rsidTr="00322DB9">
        <w:trPr>
          <w:trHeight w:val="285"/>
        </w:trPr>
        <w:tc>
          <w:tcPr>
            <w:tcW w:w="0" w:type="auto"/>
            <w:tcBorders>
              <w:top w:val="nil"/>
              <w:left w:val="nil"/>
              <w:right w:val="nil"/>
            </w:tcBorders>
            <w:shd w:val="clear" w:color="auto" w:fill="auto"/>
            <w:vAlign w:val="bottom"/>
          </w:tcPr>
          <w:p w14:paraId="62A36D44" w14:textId="77777777" w:rsidR="00F20CD7" w:rsidRPr="00322DB9" w:rsidRDefault="00F20CD7" w:rsidP="00F20CD7">
            <w:pPr>
              <w:widowControl/>
              <w:jc w:val="left"/>
              <w:rPr>
                <w:rFonts w:ascii="Times New Roman" w:eastAsia="Times New Roman" w:hAnsi="Times New Roman" w:cs="Times New Roman"/>
                <w:kern w:val="0"/>
                <w:szCs w:val="20"/>
              </w:rPr>
            </w:pPr>
          </w:p>
        </w:tc>
        <w:tc>
          <w:tcPr>
            <w:tcW w:w="0" w:type="auto"/>
            <w:gridSpan w:val="5"/>
            <w:tcBorders>
              <w:top w:val="single" w:sz="4" w:space="0" w:color="auto"/>
              <w:left w:val="nil"/>
              <w:bottom w:val="single" w:sz="4" w:space="0" w:color="auto"/>
              <w:right w:val="nil"/>
            </w:tcBorders>
            <w:shd w:val="clear" w:color="auto" w:fill="auto"/>
            <w:vAlign w:val="bottom"/>
          </w:tcPr>
          <w:p w14:paraId="32A3B0BB" w14:textId="110F7E17" w:rsidR="00F20CD7" w:rsidRPr="00322DB9" w:rsidRDefault="00D46A5D" w:rsidP="00F20CD7">
            <w:pPr>
              <w:widowControl/>
              <w:jc w:val="left"/>
              <w:rPr>
                <w:rFonts w:ascii="Times New Roman" w:eastAsia="Times New Roman" w:hAnsi="Times New Roman" w:cs="Times New Roman"/>
                <w:kern w:val="0"/>
                <w:szCs w:val="20"/>
              </w:rPr>
            </w:pPr>
            <w:r w:rsidRPr="00322DB9">
              <w:rPr>
                <w:rFonts w:ascii="等线" w:eastAsia="等线" w:hAnsi="等线" w:cs="宋体" w:hint="eastAsia"/>
                <w:color w:val="000000"/>
                <w:kern w:val="0"/>
              </w:rPr>
              <w:t>S</w:t>
            </w:r>
            <w:r w:rsidRPr="00322DB9">
              <w:rPr>
                <w:rFonts w:ascii="等线" w:eastAsia="等线" w:hAnsi="等线" w:cs="宋体"/>
                <w:color w:val="000000"/>
                <w:kern w:val="0"/>
              </w:rPr>
              <w:t>AHS severity determined from PSG</w:t>
            </w:r>
          </w:p>
        </w:tc>
        <w:tc>
          <w:tcPr>
            <w:tcW w:w="0" w:type="auto"/>
            <w:tcBorders>
              <w:top w:val="single" w:sz="4" w:space="0" w:color="auto"/>
              <w:left w:val="nil"/>
              <w:right w:val="nil"/>
            </w:tcBorders>
          </w:tcPr>
          <w:p w14:paraId="4CBFC668" w14:textId="77777777" w:rsidR="00F20CD7" w:rsidRPr="00322DB9" w:rsidRDefault="00F20CD7" w:rsidP="00F20CD7">
            <w:pPr>
              <w:widowControl/>
              <w:jc w:val="left"/>
              <w:rPr>
                <w:rFonts w:ascii="等线" w:eastAsia="等线" w:hAnsi="等线" w:cs="宋体"/>
                <w:color w:val="000000"/>
                <w:kern w:val="0"/>
              </w:rPr>
            </w:pPr>
          </w:p>
        </w:tc>
        <w:tc>
          <w:tcPr>
            <w:tcW w:w="0" w:type="auto"/>
            <w:gridSpan w:val="4"/>
            <w:tcBorders>
              <w:top w:val="single" w:sz="4" w:space="0" w:color="auto"/>
              <w:left w:val="nil"/>
              <w:bottom w:val="single" w:sz="4" w:space="0" w:color="auto"/>
            </w:tcBorders>
          </w:tcPr>
          <w:p w14:paraId="742B60C4"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AHI</w:t>
            </w:r>
            <w:r w:rsidRPr="00322DB9">
              <w:rPr>
                <w:rFonts w:ascii="等线" w:eastAsia="等线" w:hAnsi="等线" w:cs="宋体"/>
                <w:color w:val="000000"/>
                <w:kern w:val="0"/>
              </w:rPr>
              <w:t xml:space="preserve"> </w:t>
            </w:r>
            <w:r w:rsidRPr="00322DB9">
              <w:rPr>
                <w:rFonts w:ascii="等线" w:eastAsia="等线" w:hAnsi="等线" w:cs="宋体" w:hint="eastAsia"/>
                <w:color w:val="000000"/>
                <w:kern w:val="0"/>
              </w:rPr>
              <w:t>cutoff</w:t>
            </w:r>
            <w:r w:rsidRPr="00322DB9">
              <w:rPr>
                <w:rFonts w:ascii="等线" w:eastAsia="等线" w:hAnsi="等线" w:cs="宋体"/>
                <w:color w:val="000000"/>
                <w:kern w:val="0"/>
              </w:rPr>
              <w:t>(events/h)</w:t>
            </w:r>
          </w:p>
        </w:tc>
      </w:tr>
      <w:tr w:rsidR="00F20CD7" w:rsidRPr="00322DB9" w14:paraId="7A006EE9" w14:textId="77777777" w:rsidTr="00322DB9">
        <w:trPr>
          <w:trHeight w:val="285"/>
        </w:trPr>
        <w:tc>
          <w:tcPr>
            <w:tcW w:w="0" w:type="auto"/>
            <w:tcBorders>
              <w:left w:val="nil"/>
              <w:bottom w:val="single" w:sz="4" w:space="0" w:color="auto"/>
              <w:right w:val="nil"/>
            </w:tcBorders>
            <w:shd w:val="clear" w:color="auto" w:fill="auto"/>
            <w:vAlign w:val="bottom"/>
          </w:tcPr>
          <w:p w14:paraId="1C2DD120" w14:textId="77777777" w:rsidR="00F20CD7" w:rsidRPr="00322DB9" w:rsidRDefault="00F20CD7" w:rsidP="00F20CD7">
            <w:pPr>
              <w:widowControl/>
              <w:jc w:val="left"/>
              <w:rPr>
                <w:rFonts w:ascii="Times New Roman" w:eastAsia="Times New Roman" w:hAnsi="Times New Roman" w:cs="Times New Roman"/>
                <w:kern w:val="0"/>
                <w:szCs w:val="20"/>
              </w:rPr>
            </w:pPr>
          </w:p>
        </w:tc>
        <w:tc>
          <w:tcPr>
            <w:tcW w:w="0" w:type="auto"/>
            <w:tcBorders>
              <w:left w:val="nil"/>
              <w:bottom w:val="single" w:sz="4" w:space="0" w:color="auto"/>
              <w:right w:val="nil"/>
            </w:tcBorders>
            <w:shd w:val="clear" w:color="auto" w:fill="auto"/>
            <w:vAlign w:val="bottom"/>
          </w:tcPr>
          <w:p w14:paraId="24BC7039" w14:textId="5D4F530E"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N</w:t>
            </w:r>
            <w:r w:rsidRPr="00322DB9">
              <w:rPr>
                <w:rFonts w:ascii="等线" w:eastAsia="等线" w:hAnsi="等线" w:cs="宋体"/>
                <w:color w:val="000000"/>
                <w:kern w:val="0"/>
              </w:rPr>
              <w:t>on</w:t>
            </w:r>
          </w:p>
        </w:tc>
        <w:tc>
          <w:tcPr>
            <w:tcW w:w="0" w:type="auto"/>
            <w:tcBorders>
              <w:left w:val="nil"/>
              <w:bottom w:val="single" w:sz="4" w:space="0" w:color="auto"/>
              <w:right w:val="nil"/>
            </w:tcBorders>
            <w:shd w:val="clear" w:color="auto" w:fill="auto"/>
            <w:vAlign w:val="bottom"/>
          </w:tcPr>
          <w:p w14:paraId="6C2A0C00" w14:textId="2E427060"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color w:val="000000"/>
                <w:kern w:val="0"/>
              </w:rPr>
              <w:t>Mild</w:t>
            </w:r>
          </w:p>
        </w:tc>
        <w:tc>
          <w:tcPr>
            <w:tcW w:w="0" w:type="auto"/>
            <w:tcBorders>
              <w:top w:val="single" w:sz="4" w:space="0" w:color="auto"/>
              <w:left w:val="nil"/>
              <w:bottom w:val="single" w:sz="4" w:space="0" w:color="auto"/>
              <w:right w:val="nil"/>
            </w:tcBorders>
            <w:shd w:val="clear" w:color="auto" w:fill="auto"/>
            <w:vAlign w:val="bottom"/>
          </w:tcPr>
          <w:p w14:paraId="241B5F47" w14:textId="22450E5D"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oderate</w:t>
            </w:r>
          </w:p>
        </w:tc>
        <w:tc>
          <w:tcPr>
            <w:tcW w:w="0" w:type="auto"/>
            <w:tcBorders>
              <w:top w:val="single" w:sz="4" w:space="0" w:color="auto"/>
              <w:left w:val="nil"/>
              <w:bottom w:val="single" w:sz="4" w:space="0" w:color="auto"/>
              <w:right w:val="nil"/>
            </w:tcBorders>
            <w:shd w:val="clear" w:color="auto" w:fill="auto"/>
            <w:vAlign w:val="bottom"/>
          </w:tcPr>
          <w:p w14:paraId="4922E343" w14:textId="37D98860" w:rsidR="00F20CD7" w:rsidRPr="00322DB9" w:rsidRDefault="00D46A5D"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S</w:t>
            </w:r>
            <w:r w:rsidRPr="00322DB9">
              <w:rPr>
                <w:rFonts w:ascii="等线" w:eastAsia="等线" w:hAnsi="等线" w:cs="宋体"/>
                <w:color w:val="000000"/>
                <w:kern w:val="0"/>
              </w:rPr>
              <w:t>evere</w:t>
            </w:r>
          </w:p>
        </w:tc>
        <w:tc>
          <w:tcPr>
            <w:tcW w:w="0" w:type="auto"/>
            <w:tcBorders>
              <w:top w:val="single" w:sz="4" w:space="0" w:color="auto"/>
              <w:left w:val="nil"/>
              <w:bottom w:val="single" w:sz="4" w:space="0" w:color="auto"/>
              <w:right w:val="nil"/>
            </w:tcBorders>
            <w:shd w:val="clear" w:color="auto" w:fill="auto"/>
            <w:vAlign w:val="bottom"/>
          </w:tcPr>
          <w:p w14:paraId="5A754B38" w14:textId="501445BE"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T</w:t>
            </w:r>
            <w:r w:rsidRPr="00322DB9">
              <w:rPr>
                <w:rFonts w:ascii="等线" w:eastAsia="等线" w:hAnsi="等线" w:cs="宋体"/>
                <w:color w:val="000000"/>
                <w:kern w:val="0"/>
              </w:rPr>
              <w:t>otal</w:t>
            </w:r>
          </w:p>
        </w:tc>
        <w:tc>
          <w:tcPr>
            <w:tcW w:w="0" w:type="auto"/>
            <w:tcBorders>
              <w:left w:val="nil"/>
              <w:bottom w:val="single" w:sz="4" w:space="0" w:color="auto"/>
              <w:right w:val="nil"/>
            </w:tcBorders>
          </w:tcPr>
          <w:p w14:paraId="60D380ED" w14:textId="77777777" w:rsidR="00F20CD7" w:rsidRPr="00322DB9" w:rsidRDefault="00F20CD7" w:rsidP="00F20CD7">
            <w:pPr>
              <w:widowControl/>
              <w:jc w:val="left"/>
              <w:rPr>
                <w:rFonts w:ascii="等线" w:eastAsia="等线" w:hAnsi="等线" w:cs="宋体"/>
                <w:color w:val="000000"/>
                <w:kern w:val="0"/>
              </w:rPr>
            </w:pPr>
          </w:p>
        </w:tc>
        <w:tc>
          <w:tcPr>
            <w:tcW w:w="0" w:type="auto"/>
            <w:tcBorders>
              <w:top w:val="single" w:sz="4" w:space="0" w:color="auto"/>
              <w:left w:val="nil"/>
              <w:bottom w:val="single" w:sz="4" w:space="0" w:color="auto"/>
              <w:right w:val="nil"/>
            </w:tcBorders>
          </w:tcPr>
          <w:p w14:paraId="2D05FF48"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single" w:sz="4" w:space="0" w:color="auto"/>
              <w:left w:val="nil"/>
              <w:bottom w:val="single" w:sz="4" w:space="0" w:color="auto"/>
              <w:right w:val="nil"/>
            </w:tcBorders>
          </w:tcPr>
          <w:p w14:paraId="5A1F384F"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5</w:t>
            </w:r>
          </w:p>
        </w:tc>
        <w:tc>
          <w:tcPr>
            <w:tcW w:w="0" w:type="auto"/>
            <w:tcBorders>
              <w:top w:val="single" w:sz="4" w:space="0" w:color="auto"/>
              <w:left w:val="nil"/>
              <w:bottom w:val="single" w:sz="4" w:space="0" w:color="auto"/>
              <w:right w:val="nil"/>
            </w:tcBorders>
          </w:tcPr>
          <w:p w14:paraId="7AC00FA7" w14:textId="77777777" w:rsidR="00F20CD7" w:rsidRPr="00322DB9" w:rsidRDefault="00F20CD7"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3</w:t>
            </w:r>
            <w:r w:rsidRPr="00322DB9">
              <w:rPr>
                <w:rFonts w:ascii="等线" w:eastAsia="等线" w:hAnsi="等线" w:cs="宋体"/>
                <w:color w:val="000000"/>
                <w:kern w:val="0"/>
              </w:rPr>
              <w:t>0</w:t>
            </w:r>
          </w:p>
        </w:tc>
        <w:tc>
          <w:tcPr>
            <w:tcW w:w="0" w:type="auto"/>
            <w:tcBorders>
              <w:top w:val="single" w:sz="4" w:space="0" w:color="auto"/>
              <w:left w:val="nil"/>
              <w:bottom w:val="single" w:sz="4" w:space="0" w:color="auto"/>
              <w:right w:val="nil"/>
            </w:tcBorders>
          </w:tcPr>
          <w:p w14:paraId="35257B85" w14:textId="59C64600" w:rsidR="00F20CD7" w:rsidRPr="00322DB9" w:rsidRDefault="00322DB9" w:rsidP="00F20CD7">
            <w:pPr>
              <w:widowControl/>
              <w:jc w:val="left"/>
              <w:rPr>
                <w:rFonts w:ascii="等线" w:eastAsia="等线" w:hAnsi="等线" w:cs="宋体"/>
                <w:color w:val="000000"/>
                <w:kern w:val="0"/>
              </w:rPr>
            </w:pPr>
            <w:proofErr w:type="spellStart"/>
            <w:r w:rsidRPr="00322DB9">
              <w:rPr>
                <w:rFonts w:ascii="等线" w:eastAsia="等线" w:hAnsi="等线" w:cs="宋体" w:hint="eastAsia"/>
                <w:color w:val="000000"/>
                <w:kern w:val="0"/>
              </w:rPr>
              <w:t>a</w:t>
            </w:r>
            <w:r w:rsidRPr="00322DB9">
              <w:rPr>
                <w:rFonts w:ascii="等线" w:eastAsia="等线" w:hAnsi="等线" w:cs="宋体"/>
                <w:color w:val="000000"/>
                <w:kern w:val="0"/>
              </w:rPr>
              <w:t>ve</w:t>
            </w:r>
            <w:proofErr w:type="spellEnd"/>
          </w:p>
        </w:tc>
      </w:tr>
      <w:tr w:rsidR="00F20CD7" w:rsidRPr="00322DB9" w14:paraId="340377C8" w14:textId="77777777" w:rsidTr="00322DB9">
        <w:trPr>
          <w:trHeight w:val="285"/>
        </w:trPr>
        <w:tc>
          <w:tcPr>
            <w:tcW w:w="0" w:type="auto"/>
            <w:tcBorders>
              <w:top w:val="single" w:sz="4" w:space="0" w:color="auto"/>
              <w:left w:val="nil"/>
              <w:bottom w:val="nil"/>
              <w:right w:val="nil"/>
            </w:tcBorders>
            <w:shd w:val="clear" w:color="auto" w:fill="auto"/>
            <w:vAlign w:val="bottom"/>
          </w:tcPr>
          <w:p w14:paraId="7DABD96D" w14:textId="7F5A6724"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N</w:t>
            </w:r>
            <w:r w:rsidRPr="00322DB9">
              <w:rPr>
                <w:rFonts w:ascii="等线" w:eastAsia="等线" w:hAnsi="等线" w:cs="宋体"/>
                <w:color w:val="000000"/>
                <w:kern w:val="0"/>
              </w:rPr>
              <w:t>on</w:t>
            </w:r>
          </w:p>
        </w:tc>
        <w:tc>
          <w:tcPr>
            <w:tcW w:w="0" w:type="auto"/>
            <w:tcBorders>
              <w:top w:val="single" w:sz="4" w:space="0" w:color="auto"/>
              <w:left w:val="nil"/>
              <w:bottom w:val="nil"/>
              <w:right w:val="nil"/>
            </w:tcBorders>
            <w:shd w:val="clear" w:color="auto" w:fill="auto"/>
            <w:vAlign w:val="bottom"/>
          </w:tcPr>
          <w:p w14:paraId="44C1234F"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2</w:t>
            </w:r>
          </w:p>
        </w:tc>
        <w:tc>
          <w:tcPr>
            <w:tcW w:w="0" w:type="auto"/>
            <w:tcBorders>
              <w:top w:val="single" w:sz="4" w:space="0" w:color="auto"/>
              <w:left w:val="nil"/>
              <w:bottom w:val="nil"/>
              <w:right w:val="nil"/>
            </w:tcBorders>
            <w:shd w:val="clear" w:color="auto" w:fill="auto"/>
            <w:vAlign w:val="bottom"/>
          </w:tcPr>
          <w:p w14:paraId="40745927"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4A8D03A3"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1ED14F3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single" w:sz="4" w:space="0" w:color="auto"/>
              <w:left w:val="nil"/>
              <w:bottom w:val="nil"/>
              <w:right w:val="nil"/>
            </w:tcBorders>
            <w:shd w:val="clear" w:color="auto" w:fill="auto"/>
            <w:vAlign w:val="bottom"/>
          </w:tcPr>
          <w:p w14:paraId="5ED8EA5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single" w:sz="4" w:space="0" w:color="auto"/>
              <w:left w:val="nil"/>
              <w:bottom w:val="nil"/>
              <w:right w:val="nil"/>
            </w:tcBorders>
          </w:tcPr>
          <w:p w14:paraId="42A3D584" w14:textId="025CD38F" w:rsidR="00F20CD7" w:rsidRPr="00322DB9" w:rsidRDefault="00322DB9" w:rsidP="00F20CD7">
            <w:pPr>
              <w:widowControl/>
              <w:jc w:val="right"/>
              <w:rPr>
                <w:rFonts w:ascii="等线" w:eastAsia="等线" w:hAnsi="等线" w:cs="宋体"/>
                <w:color w:val="000000"/>
                <w:kern w:val="0"/>
              </w:rPr>
            </w:pPr>
            <w:proofErr w:type="spellStart"/>
            <w:proofErr w:type="gramStart"/>
            <w:r w:rsidRPr="00322DB9">
              <w:rPr>
                <w:rFonts w:ascii="等线" w:eastAsia="等线" w:hAnsi="等线" w:cs="宋体"/>
                <w:color w:val="000000"/>
                <w:kern w:val="0"/>
              </w:rPr>
              <w:t>sen</w:t>
            </w:r>
            <w:proofErr w:type="spellEnd"/>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w:t>
            </w:r>
          </w:p>
        </w:tc>
        <w:tc>
          <w:tcPr>
            <w:tcW w:w="0" w:type="auto"/>
            <w:tcBorders>
              <w:top w:val="single" w:sz="4" w:space="0" w:color="auto"/>
              <w:left w:val="nil"/>
              <w:bottom w:val="nil"/>
              <w:right w:val="nil"/>
            </w:tcBorders>
          </w:tcPr>
          <w:p w14:paraId="2242F9BA"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7E732710"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22AE907E"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single" w:sz="4" w:space="0" w:color="auto"/>
              <w:left w:val="nil"/>
              <w:bottom w:val="nil"/>
              <w:right w:val="nil"/>
            </w:tcBorders>
          </w:tcPr>
          <w:p w14:paraId="1DE9F90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r>
      <w:tr w:rsidR="00F20CD7" w:rsidRPr="00322DB9" w14:paraId="4832C2A9" w14:textId="77777777" w:rsidTr="00322DB9">
        <w:trPr>
          <w:trHeight w:val="285"/>
        </w:trPr>
        <w:tc>
          <w:tcPr>
            <w:tcW w:w="0" w:type="auto"/>
            <w:tcBorders>
              <w:top w:val="nil"/>
              <w:left w:val="nil"/>
              <w:bottom w:val="nil"/>
              <w:right w:val="nil"/>
            </w:tcBorders>
            <w:shd w:val="clear" w:color="auto" w:fill="auto"/>
            <w:vAlign w:val="bottom"/>
          </w:tcPr>
          <w:p w14:paraId="0416FF43" w14:textId="67F3F0CE"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ild</w:t>
            </w:r>
          </w:p>
        </w:tc>
        <w:tc>
          <w:tcPr>
            <w:tcW w:w="0" w:type="auto"/>
            <w:tcBorders>
              <w:top w:val="nil"/>
              <w:left w:val="nil"/>
              <w:bottom w:val="nil"/>
              <w:right w:val="nil"/>
            </w:tcBorders>
            <w:shd w:val="clear" w:color="auto" w:fill="auto"/>
            <w:vAlign w:val="bottom"/>
          </w:tcPr>
          <w:p w14:paraId="014B6B62"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4563515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shd w:val="clear" w:color="auto" w:fill="auto"/>
            <w:vAlign w:val="bottom"/>
          </w:tcPr>
          <w:p w14:paraId="0E35308F"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29949FB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45C0DB91"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tcPr>
          <w:p w14:paraId="12B43593" w14:textId="52B0B5C4" w:rsidR="00F20CD7" w:rsidRPr="00322DB9" w:rsidRDefault="00322DB9" w:rsidP="00F20CD7">
            <w:pPr>
              <w:widowControl/>
              <w:jc w:val="right"/>
              <w:rPr>
                <w:rFonts w:ascii="等线" w:eastAsia="等线" w:hAnsi="等线" w:cs="宋体"/>
                <w:color w:val="000000"/>
                <w:kern w:val="0"/>
              </w:rPr>
            </w:pPr>
            <w:proofErr w:type="spellStart"/>
            <w:proofErr w:type="gramStart"/>
            <w:r w:rsidRPr="00322DB9">
              <w:rPr>
                <w:rFonts w:ascii="等线" w:eastAsia="等线" w:hAnsi="等线" w:cs="宋体" w:hint="eastAsia"/>
                <w:color w:val="000000"/>
                <w:kern w:val="0"/>
              </w:rPr>
              <w:t>s</w:t>
            </w:r>
            <w:r w:rsidRPr="00322DB9">
              <w:rPr>
                <w:rFonts w:ascii="等线" w:eastAsia="等线" w:hAnsi="等线" w:cs="宋体"/>
                <w:color w:val="000000"/>
                <w:kern w:val="0"/>
              </w:rPr>
              <w:t>pe</w:t>
            </w:r>
            <w:proofErr w:type="spellEnd"/>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w:t>
            </w:r>
          </w:p>
        </w:tc>
        <w:tc>
          <w:tcPr>
            <w:tcW w:w="0" w:type="auto"/>
            <w:tcBorders>
              <w:top w:val="nil"/>
              <w:left w:val="nil"/>
              <w:bottom w:val="nil"/>
              <w:right w:val="nil"/>
            </w:tcBorders>
          </w:tcPr>
          <w:p w14:paraId="2678117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bottom w:val="nil"/>
              <w:right w:val="nil"/>
            </w:tcBorders>
          </w:tcPr>
          <w:p w14:paraId="6742932A"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83.3</w:t>
            </w:r>
          </w:p>
        </w:tc>
        <w:tc>
          <w:tcPr>
            <w:tcW w:w="0" w:type="auto"/>
            <w:tcBorders>
              <w:top w:val="nil"/>
              <w:left w:val="nil"/>
              <w:bottom w:val="nil"/>
              <w:right w:val="nil"/>
            </w:tcBorders>
          </w:tcPr>
          <w:p w14:paraId="00148E0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0.0</w:t>
            </w:r>
          </w:p>
        </w:tc>
        <w:tc>
          <w:tcPr>
            <w:tcW w:w="0" w:type="auto"/>
            <w:tcBorders>
              <w:top w:val="nil"/>
              <w:left w:val="nil"/>
              <w:bottom w:val="nil"/>
              <w:right w:val="nil"/>
            </w:tcBorders>
          </w:tcPr>
          <w:p w14:paraId="2F9A296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7.8</w:t>
            </w:r>
          </w:p>
        </w:tc>
      </w:tr>
      <w:tr w:rsidR="00F20CD7" w:rsidRPr="00322DB9" w14:paraId="7C8E8091" w14:textId="77777777" w:rsidTr="00322DB9">
        <w:trPr>
          <w:trHeight w:val="285"/>
        </w:trPr>
        <w:tc>
          <w:tcPr>
            <w:tcW w:w="0" w:type="auto"/>
            <w:tcBorders>
              <w:top w:val="nil"/>
              <w:left w:val="nil"/>
              <w:bottom w:val="nil"/>
              <w:right w:val="nil"/>
            </w:tcBorders>
            <w:shd w:val="clear" w:color="auto" w:fill="auto"/>
            <w:vAlign w:val="bottom"/>
          </w:tcPr>
          <w:p w14:paraId="5E62B2FF" w14:textId="2B8AF2AB"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M</w:t>
            </w:r>
            <w:r w:rsidRPr="00322DB9">
              <w:rPr>
                <w:rFonts w:ascii="等线" w:eastAsia="等线" w:hAnsi="等线" w:cs="宋体"/>
                <w:color w:val="000000"/>
                <w:kern w:val="0"/>
              </w:rPr>
              <w:t>oderate</w:t>
            </w:r>
          </w:p>
        </w:tc>
        <w:tc>
          <w:tcPr>
            <w:tcW w:w="0" w:type="auto"/>
            <w:tcBorders>
              <w:top w:val="nil"/>
              <w:left w:val="nil"/>
              <w:bottom w:val="nil"/>
              <w:right w:val="nil"/>
            </w:tcBorders>
            <w:shd w:val="clear" w:color="auto" w:fill="auto"/>
            <w:vAlign w:val="bottom"/>
          </w:tcPr>
          <w:p w14:paraId="0B79C62B"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59B417D1"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p>
        </w:tc>
        <w:tc>
          <w:tcPr>
            <w:tcW w:w="0" w:type="auto"/>
            <w:tcBorders>
              <w:top w:val="nil"/>
              <w:left w:val="nil"/>
              <w:bottom w:val="nil"/>
              <w:right w:val="nil"/>
            </w:tcBorders>
            <w:shd w:val="clear" w:color="auto" w:fill="auto"/>
            <w:vAlign w:val="bottom"/>
          </w:tcPr>
          <w:p w14:paraId="6D028F9B"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nil"/>
              <w:left w:val="nil"/>
              <w:bottom w:val="nil"/>
              <w:right w:val="nil"/>
            </w:tcBorders>
            <w:shd w:val="clear" w:color="auto" w:fill="auto"/>
            <w:vAlign w:val="bottom"/>
          </w:tcPr>
          <w:p w14:paraId="164C0F9E"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bottom w:val="nil"/>
              <w:right w:val="nil"/>
            </w:tcBorders>
            <w:shd w:val="clear" w:color="auto" w:fill="auto"/>
            <w:vAlign w:val="bottom"/>
          </w:tcPr>
          <w:p w14:paraId="7EFFDFDC"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3</w:t>
            </w:r>
          </w:p>
        </w:tc>
        <w:tc>
          <w:tcPr>
            <w:tcW w:w="0" w:type="auto"/>
            <w:tcBorders>
              <w:top w:val="nil"/>
              <w:left w:val="nil"/>
              <w:bottom w:val="nil"/>
              <w:right w:val="nil"/>
            </w:tcBorders>
          </w:tcPr>
          <w:p w14:paraId="393BF55B" w14:textId="615B0738" w:rsidR="00F20CD7" w:rsidRPr="00322DB9" w:rsidRDefault="00322DB9" w:rsidP="00F20CD7">
            <w:pPr>
              <w:widowControl/>
              <w:jc w:val="right"/>
              <w:rPr>
                <w:rFonts w:ascii="等线" w:eastAsia="等线" w:hAnsi="等线" w:cs="宋体"/>
                <w:color w:val="000000"/>
                <w:kern w:val="0"/>
              </w:rPr>
            </w:pPr>
            <w:proofErr w:type="gramStart"/>
            <w:r w:rsidRPr="00322DB9">
              <w:rPr>
                <w:rFonts w:ascii="等线" w:eastAsia="等线" w:hAnsi="等线" w:cs="宋体" w:hint="eastAsia"/>
                <w:color w:val="000000"/>
                <w:kern w:val="0"/>
              </w:rPr>
              <w:t>p</w:t>
            </w:r>
            <w:r w:rsidRPr="00322DB9">
              <w:rPr>
                <w:rFonts w:ascii="等线" w:eastAsia="等线" w:hAnsi="等线" w:cs="宋体"/>
                <w:color w:val="000000"/>
                <w:kern w:val="0"/>
              </w:rPr>
              <w:t>re</w:t>
            </w:r>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w:t>
            </w:r>
          </w:p>
        </w:tc>
        <w:tc>
          <w:tcPr>
            <w:tcW w:w="0" w:type="auto"/>
            <w:tcBorders>
              <w:top w:val="nil"/>
              <w:left w:val="nil"/>
              <w:bottom w:val="nil"/>
              <w:right w:val="nil"/>
            </w:tcBorders>
          </w:tcPr>
          <w:p w14:paraId="4C40766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bottom w:val="nil"/>
              <w:right w:val="nil"/>
            </w:tcBorders>
          </w:tcPr>
          <w:p w14:paraId="600B3F28"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9</w:t>
            </w:r>
            <w:r w:rsidRPr="00322DB9">
              <w:rPr>
                <w:rFonts w:ascii="等线" w:eastAsia="等线" w:hAnsi="等线" w:cs="宋体"/>
                <w:color w:val="000000"/>
                <w:kern w:val="0"/>
              </w:rPr>
              <w:t>0.0</w:t>
            </w:r>
          </w:p>
        </w:tc>
        <w:tc>
          <w:tcPr>
            <w:tcW w:w="0" w:type="auto"/>
            <w:tcBorders>
              <w:top w:val="nil"/>
              <w:left w:val="nil"/>
              <w:bottom w:val="nil"/>
              <w:right w:val="nil"/>
            </w:tcBorders>
          </w:tcPr>
          <w:p w14:paraId="2A82D76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7</w:t>
            </w:r>
            <w:r w:rsidRPr="00322DB9">
              <w:rPr>
                <w:rFonts w:ascii="等线" w:eastAsia="等线" w:hAnsi="等线" w:cs="宋体"/>
                <w:color w:val="000000"/>
                <w:kern w:val="0"/>
              </w:rPr>
              <w:t>1.4</w:t>
            </w:r>
          </w:p>
        </w:tc>
        <w:tc>
          <w:tcPr>
            <w:tcW w:w="0" w:type="auto"/>
            <w:tcBorders>
              <w:top w:val="nil"/>
              <w:left w:val="nil"/>
              <w:bottom w:val="nil"/>
              <w:right w:val="nil"/>
            </w:tcBorders>
          </w:tcPr>
          <w:p w14:paraId="788E0CD0"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8</w:t>
            </w:r>
            <w:r w:rsidRPr="00322DB9">
              <w:rPr>
                <w:rFonts w:ascii="等线" w:eastAsia="等线" w:hAnsi="等线" w:cs="宋体"/>
                <w:color w:val="000000"/>
                <w:kern w:val="0"/>
              </w:rPr>
              <w:t>7.1</w:t>
            </w:r>
          </w:p>
        </w:tc>
      </w:tr>
      <w:tr w:rsidR="00F20CD7" w:rsidRPr="00322DB9" w14:paraId="3C6E12EB" w14:textId="77777777" w:rsidTr="00322DB9">
        <w:trPr>
          <w:trHeight w:val="285"/>
        </w:trPr>
        <w:tc>
          <w:tcPr>
            <w:tcW w:w="0" w:type="auto"/>
            <w:tcBorders>
              <w:top w:val="nil"/>
              <w:left w:val="nil"/>
              <w:right w:val="nil"/>
            </w:tcBorders>
            <w:shd w:val="clear" w:color="auto" w:fill="auto"/>
            <w:vAlign w:val="bottom"/>
          </w:tcPr>
          <w:p w14:paraId="01E7485F" w14:textId="5F18C5FD" w:rsidR="00F20CD7" w:rsidRPr="00322DB9" w:rsidRDefault="00322DB9" w:rsidP="00F20CD7">
            <w:pPr>
              <w:widowControl/>
              <w:jc w:val="left"/>
              <w:rPr>
                <w:rFonts w:ascii="等线" w:eastAsia="等线" w:hAnsi="等线" w:cs="宋体"/>
                <w:color w:val="000000"/>
                <w:kern w:val="0"/>
              </w:rPr>
            </w:pPr>
            <w:r w:rsidRPr="00322DB9">
              <w:rPr>
                <w:rFonts w:ascii="等线" w:eastAsia="等线" w:hAnsi="等线" w:cs="宋体" w:hint="eastAsia"/>
                <w:color w:val="000000"/>
                <w:kern w:val="0"/>
              </w:rPr>
              <w:t>S</w:t>
            </w:r>
            <w:r w:rsidRPr="00322DB9">
              <w:rPr>
                <w:rFonts w:ascii="等线" w:eastAsia="等线" w:hAnsi="等线" w:cs="宋体"/>
                <w:color w:val="000000"/>
                <w:kern w:val="0"/>
              </w:rPr>
              <w:t>evere</w:t>
            </w:r>
          </w:p>
        </w:tc>
        <w:tc>
          <w:tcPr>
            <w:tcW w:w="0" w:type="auto"/>
            <w:tcBorders>
              <w:top w:val="nil"/>
              <w:left w:val="nil"/>
              <w:right w:val="nil"/>
            </w:tcBorders>
            <w:shd w:val="clear" w:color="auto" w:fill="auto"/>
            <w:vAlign w:val="bottom"/>
          </w:tcPr>
          <w:p w14:paraId="20D0043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right w:val="nil"/>
            </w:tcBorders>
            <w:shd w:val="clear" w:color="auto" w:fill="auto"/>
            <w:vAlign w:val="bottom"/>
          </w:tcPr>
          <w:p w14:paraId="673E38B9"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0</w:t>
            </w:r>
          </w:p>
        </w:tc>
        <w:tc>
          <w:tcPr>
            <w:tcW w:w="0" w:type="auto"/>
            <w:tcBorders>
              <w:top w:val="nil"/>
              <w:left w:val="nil"/>
              <w:right w:val="nil"/>
            </w:tcBorders>
            <w:shd w:val="clear" w:color="auto" w:fill="auto"/>
            <w:vAlign w:val="bottom"/>
          </w:tcPr>
          <w:p w14:paraId="59130F63"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2</w:t>
            </w:r>
          </w:p>
        </w:tc>
        <w:tc>
          <w:tcPr>
            <w:tcW w:w="0" w:type="auto"/>
            <w:tcBorders>
              <w:top w:val="nil"/>
              <w:left w:val="nil"/>
              <w:right w:val="nil"/>
            </w:tcBorders>
            <w:shd w:val="clear" w:color="auto" w:fill="auto"/>
            <w:vAlign w:val="bottom"/>
          </w:tcPr>
          <w:p w14:paraId="4B421E4F"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nil"/>
              <w:left w:val="nil"/>
              <w:right w:val="nil"/>
            </w:tcBorders>
            <w:shd w:val="clear" w:color="auto" w:fill="auto"/>
            <w:vAlign w:val="bottom"/>
          </w:tcPr>
          <w:p w14:paraId="42919244"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7</w:t>
            </w:r>
          </w:p>
        </w:tc>
        <w:tc>
          <w:tcPr>
            <w:tcW w:w="0" w:type="auto"/>
            <w:tcBorders>
              <w:top w:val="nil"/>
              <w:left w:val="nil"/>
              <w:right w:val="nil"/>
            </w:tcBorders>
          </w:tcPr>
          <w:p w14:paraId="65A5252D" w14:textId="577DB60C" w:rsidR="00F20CD7" w:rsidRPr="00322DB9" w:rsidRDefault="00322DB9" w:rsidP="00F20CD7">
            <w:pPr>
              <w:widowControl/>
              <w:jc w:val="right"/>
              <w:rPr>
                <w:rFonts w:ascii="等线" w:eastAsia="等线" w:hAnsi="等线" w:cs="宋体"/>
                <w:color w:val="000000"/>
                <w:kern w:val="0"/>
              </w:rPr>
            </w:pPr>
            <w:proofErr w:type="spellStart"/>
            <w:proofErr w:type="gramStart"/>
            <w:r w:rsidRPr="00322DB9">
              <w:rPr>
                <w:rFonts w:ascii="等线" w:eastAsia="等线" w:hAnsi="等线" w:cs="宋体" w:hint="eastAsia"/>
                <w:color w:val="000000"/>
                <w:kern w:val="0"/>
              </w:rPr>
              <w:t>a</w:t>
            </w:r>
            <w:r w:rsidRPr="00322DB9">
              <w:rPr>
                <w:rFonts w:ascii="等线" w:eastAsia="等线" w:hAnsi="等线" w:cs="宋体"/>
                <w:color w:val="000000"/>
                <w:kern w:val="0"/>
              </w:rPr>
              <w:t>cu</w:t>
            </w:r>
            <w:proofErr w:type="spellEnd"/>
            <w:r w:rsidR="00F20CD7" w:rsidRPr="00322DB9">
              <w:rPr>
                <w:rFonts w:ascii="等线" w:eastAsia="等线" w:hAnsi="等线" w:cs="宋体" w:hint="eastAsia"/>
                <w:color w:val="000000"/>
                <w:kern w:val="0"/>
              </w:rPr>
              <w:t>(</w:t>
            </w:r>
            <w:proofErr w:type="gramEnd"/>
            <w:r w:rsidR="00F20CD7" w:rsidRPr="00322DB9">
              <w:rPr>
                <w:rFonts w:ascii="等线" w:eastAsia="等线" w:hAnsi="等线" w:cs="宋体"/>
                <w:color w:val="000000"/>
                <w:kern w:val="0"/>
              </w:rPr>
              <w:t xml:space="preserve">%) </w:t>
            </w:r>
          </w:p>
        </w:tc>
        <w:tc>
          <w:tcPr>
            <w:tcW w:w="0" w:type="auto"/>
            <w:tcBorders>
              <w:top w:val="nil"/>
              <w:left w:val="nil"/>
              <w:right w:val="nil"/>
            </w:tcBorders>
          </w:tcPr>
          <w:p w14:paraId="0B900D7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1</w:t>
            </w:r>
            <w:r w:rsidRPr="00322DB9">
              <w:rPr>
                <w:rFonts w:ascii="等线" w:eastAsia="等线" w:hAnsi="等线" w:cs="宋体"/>
                <w:color w:val="000000"/>
                <w:kern w:val="0"/>
              </w:rPr>
              <w:t>00.0</w:t>
            </w:r>
          </w:p>
        </w:tc>
        <w:tc>
          <w:tcPr>
            <w:tcW w:w="0" w:type="auto"/>
            <w:tcBorders>
              <w:top w:val="nil"/>
              <w:left w:val="nil"/>
              <w:right w:val="nil"/>
            </w:tcBorders>
          </w:tcPr>
          <w:p w14:paraId="306120B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93.3</w:t>
            </w:r>
          </w:p>
        </w:tc>
        <w:tc>
          <w:tcPr>
            <w:tcW w:w="0" w:type="auto"/>
            <w:tcBorders>
              <w:top w:val="nil"/>
              <w:left w:val="nil"/>
              <w:right w:val="nil"/>
            </w:tcBorders>
          </w:tcPr>
          <w:p w14:paraId="1931C755"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86.6</w:t>
            </w:r>
          </w:p>
        </w:tc>
        <w:tc>
          <w:tcPr>
            <w:tcW w:w="0" w:type="auto"/>
            <w:tcBorders>
              <w:top w:val="nil"/>
              <w:left w:val="nil"/>
              <w:right w:val="nil"/>
            </w:tcBorders>
          </w:tcPr>
          <w:p w14:paraId="25B8C519"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93.3</w:t>
            </w:r>
          </w:p>
        </w:tc>
      </w:tr>
      <w:tr w:rsidR="00F20CD7" w:rsidRPr="00322DB9" w14:paraId="0B89B3F7" w14:textId="77777777" w:rsidTr="00322DB9">
        <w:trPr>
          <w:trHeight w:val="285"/>
        </w:trPr>
        <w:tc>
          <w:tcPr>
            <w:tcW w:w="0" w:type="auto"/>
            <w:tcBorders>
              <w:top w:val="nil"/>
              <w:left w:val="nil"/>
              <w:bottom w:val="single" w:sz="4" w:space="0" w:color="auto"/>
              <w:right w:val="nil"/>
            </w:tcBorders>
            <w:shd w:val="clear" w:color="auto" w:fill="auto"/>
            <w:vAlign w:val="bottom"/>
          </w:tcPr>
          <w:p w14:paraId="65D89C1B" w14:textId="32B504C4" w:rsidR="00F20CD7" w:rsidRPr="00322DB9" w:rsidRDefault="00322DB9" w:rsidP="00F20CD7">
            <w:pPr>
              <w:widowControl/>
              <w:jc w:val="left"/>
              <w:rPr>
                <w:rFonts w:ascii="Times New Roman" w:eastAsia="Times New Roman" w:hAnsi="Times New Roman" w:cs="Times New Roman"/>
                <w:kern w:val="0"/>
                <w:szCs w:val="20"/>
              </w:rPr>
            </w:pPr>
            <w:r w:rsidRPr="00322DB9">
              <w:rPr>
                <w:rFonts w:asciiTheme="minorEastAsia" w:hAnsiTheme="minorEastAsia" w:cs="Times New Roman" w:hint="eastAsia"/>
                <w:kern w:val="0"/>
                <w:szCs w:val="20"/>
              </w:rPr>
              <w:t>T</w:t>
            </w:r>
            <w:r w:rsidRPr="00322DB9">
              <w:rPr>
                <w:rFonts w:asciiTheme="minorEastAsia" w:hAnsiTheme="minorEastAsia" w:cs="Times New Roman"/>
                <w:kern w:val="0"/>
                <w:szCs w:val="20"/>
              </w:rPr>
              <w:t>otal</w:t>
            </w:r>
          </w:p>
        </w:tc>
        <w:tc>
          <w:tcPr>
            <w:tcW w:w="0" w:type="auto"/>
            <w:tcBorders>
              <w:top w:val="nil"/>
              <w:left w:val="nil"/>
              <w:bottom w:val="single" w:sz="4" w:space="0" w:color="auto"/>
              <w:right w:val="nil"/>
            </w:tcBorders>
            <w:shd w:val="clear" w:color="auto" w:fill="auto"/>
            <w:vAlign w:val="bottom"/>
          </w:tcPr>
          <w:p w14:paraId="41E9B6BD"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2</w:t>
            </w:r>
          </w:p>
        </w:tc>
        <w:tc>
          <w:tcPr>
            <w:tcW w:w="0" w:type="auto"/>
            <w:tcBorders>
              <w:top w:val="nil"/>
              <w:left w:val="nil"/>
              <w:bottom w:val="single" w:sz="4" w:space="0" w:color="auto"/>
              <w:right w:val="nil"/>
            </w:tcBorders>
            <w:shd w:val="clear" w:color="auto" w:fill="auto"/>
            <w:vAlign w:val="bottom"/>
          </w:tcPr>
          <w:p w14:paraId="3E143EF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4</w:t>
            </w:r>
          </w:p>
        </w:tc>
        <w:tc>
          <w:tcPr>
            <w:tcW w:w="0" w:type="auto"/>
            <w:tcBorders>
              <w:top w:val="nil"/>
              <w:left w:val="nil"/>
              <w:bottom w:val="single" w:sz="4" w:space="0" w:color="auto"/>
              <w:right w:val="nil"/>
            </w:tcBorders>
            <w:shd w:val="clear" w:color="auto" w:fill="auto"/>
            <w:vAlign w:val="bottom"/>
          </w:tcPr>
          <w:p w14:paraId="29C03617"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4</w:t>
            </w:r>
          </w:p>
        </w:tc>
        <w:tc>
          <w:tcPr>
            <w:tcW w:w="0" w:type="auto"/>
            <w:tcBorders>
              <w:top w:val="nil"/>
              <w:left w:val="nil"/>
              <w:bottom w:val="single" w:sz="4" w:space="0" w:color="auto"/>
              <w:right w:val="nil"/>
            </w:tcBorders>
            <w:shd w:val="clear" w:color="auto" w:fill="auto"/>
            <w:vAlign w:val="bottom"/>
          </w:tcPr>
          <w:p w14:paraId="4DE7D836"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hint="eastAsia"/>
                <w:color w:val="000000"/>
                <w:kern w:val="0"/>
              </w:rPr>
              <w:t>5</w:t>
            </w:r>
          </w:p>
        </w:tc>
        <w:tc>
          <w:tcPr>
            <w:tcW w:w="0" w:type="auto"/>
            <w:tcBorders>
              <w:top w:val="nil"/>
              <w:left w:val="nil"/>
              <w:bottom w:val="single" w:sz="4" w:space="0" w:color="auto"/>
              <w:right w:val="nil"/>
            </w:tcBorders>
            <w:shd w:val="clear" w:color="auto" w:fill="auto"/>
            <w:vAlign w:val="bottom"/>
          </w:tcPr>
          <w:p w14:paraId="525E70E0" w14:textId="77777777" w:rsidR="00F20CD7" w:rsidRPr="00322DB9" w:rsidRDefault="00F20CD7" w:rsidP="00F20CD7">
            <w:pPr>
              <w:widowControl/>
              <w:jc w:val="right"/>
              <w:rPr>
                <w:rFonts w:ascii="等线" w:eastAsia="等线" w:hAnsi="等线" w:cs="宋体"/>
                <w:color w:val="000000"/>
                <w:kern w:val="0"/>
              </w:rPr>
            </w:pPr>
            <w:r w:rsidRPr="00322DB9">
              <w:rPr>
                <w:rFonts w:ascii="等线" w:eastAsia="等线" w:hAnsi="等线" w:cs="宋体"/>
                <w:color w:val="000000"/>
                <w:kern w:val="0"/>
              </w:rPr>
              <w:t>15</w:t>
            </w:r>
          </w:p>
        </w:tc>
        <w:tc>
          <w:tcPr>
            <w:tcW w:w="0" w:type="auto"/>
            <w:tcBorders>
              <w:top w:val="nil"/>
              <w:left w:val="nil"/>
              <w:bottom w:val="single" w:sz="4" w:space="0" w:color="auto"/>
              <w:right w:val="nil"/>
            </w:tcBorders>
          </w:tcPr>
          <w:p w14:paraId="0C1D1260"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5256ADE9"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625AB6F5"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4D29C3BF" w14:textId="77777777" w:rsidR="00F20CD7" w:rsidRPr="00322DB9" w:rsidRDefault="00F20CD7" w:rsidP="00F20CD7">
            <w:pPr>
              <w:widowControl/>
              <w:jc w:val="right"/>
              <w:rPr>
                <w:rFonts w:ascii="等线" w:eastAsia="等线" w:hAnsi="等线" w:cs="宋体"/>
                <w:color w:val="000000"/>
                <w:kern w:val="0"/>
              </w:rPr>
            </w:pPr>
          </w:p>
        </w:tc>
        <w:tc>
          <w:tcPr>
            <w:tcW w:w="0" w:type="auto"/>
            <w:tcBorders>
              <w:top w:val="nil"/>
              <w:left w:val="nil"/>
              <w:bottom w:val="single" w:sz="4" w:space="0" w:color="auto"/>
              <w:right w:val="nil"/>
            </w:tcBorders>
          </w:tcPr>
          <w:p w14:paraId="5647620F" w14:textId="77777777" w:rsidR="00F20CD7" w:rsidRPr="00322DB9" w:rsidRDefault="00F20CD7" w:rsidP="00F20CD7">
            <w:pPr>
              <w:widowControl/>
              <w:jc w:val="right"/>
              <w:rPr>
                <w:rFonts w:ascii="等线" w:eastAsia="等线" w:hAnsi="等线" w:cs="宋体"/>
                <w:color w:val="000000"/>
                <w:kern w:val="0"/>
              </w:rPr>
            </w:pPr>
          </w:p>
        </w:tc>
      </w:tr>
    </w:tbl>
    <w:p w14:paraId="4770F72E" w14:textId="2BD0879D" w:rsidR="00310DE6" w:rsidRDefault="003B3CEE">
      <w:pPr>
        <w:rPr>
          <w:b/>
        </w:rPr>
      </w:pPr>
      <w:r>
        <w:rPr>
          <w:rFonts w:hint="eastAsia"/>
          <w:b/>
        </w:rPr>
        <w:t>D</w:t>
      </w:r>
      <w:r>
        <w:rPr>
          <w:b/>
        </w:rPr>
        <w:t>iscussion</w:t>
      </w:r>
    </w:p>
    <w:p w14:paraId="76432EBD" w14:textId="463F6132" w:rsidR="00796615" w:rsidRDefault="00EC247F" w:rsidP="00DD601F">
      <w:r>
        <w:rPr>
          <w:noProof/>
        </w:rPr>
        <mc:AlternateContent>
          <mc:Choice Requires="wpg">
            <w:drawing>
              <wp:anchor distT="0" distB="0" distL="114300" distR="114300" simplePos="0" relativeHeight="251771904" behindDoc="0" locked="0" layoutInCell="1" allowOverlap="1" wp14:anchorId="22730D00" wp14:editId="7DBD6270">
                <wp:simplePos x="0" y="0"/>
                <wp:positionH relativeFrom="column">
                  <wp:posOffset>-185420</wp:posOffset>
                </wp:positionH>
                <wp:positionV relativeFrom="paragraph">
                  <wp:posOffset>2427569</wp:posOffset>
                </wp:positionV>
                <wp:extent cx="5464091" cy="2052800"/>
                <wp:effectExtent l="0" t="0" r="3810" b="5080"/>
                <wp:wrapTopAndBottom/>
                <wp:docPr id="37" name="组合 37"/>
                <wp:cNvGraphicFramePr/>
                <a:graphic xmlns:a="http://schemas.openxmlformats.org/drawingml/2006/main">
                  <a:graphicData uri="http://schemas.microsoft.com/office/word/2010/wordprocessingGroup">
                    <wpg:wgp>
                      <wpg:cNvGrpSpPr/>
                      <wpg:grpSpPr>
                        <a:xfrm>
                          <a:off x="0" y="0"/>
                          <a:ext cx="5464091" cy="2052800"/>
                          <a:chOff x="0" y="0"/>
                          <a:chExt cx="5464091" cy="2052800"/>
                        </a:xfrm>
                      </wpg:grpSpPr>
                      <wpg:grpSp>
                        <wpg:cNvPr id="36" name="组合 36"/>
                        <wpg:cNvGrpSpPr/>
                        <wpg:grpSpPr>
                          <a:xfrm>
                            <a:off x="0" y="0"/>
                            <a:ext cx="5464091" cy="1788160"/>
                            <a:chOff x="0" y="0"/>
                            <a:chExt cx="5464091" cy="1788160"/>
                          </a:xfrm>
                        </wpg:grpSpPr>
                        <pic:pic xmlns:pic="http://schemas.openxmlformats.org/drawingml/2006/picture">
                          <pic:nvPicPr>
                            <pic:cNvPr id="35" name="图片 35"/>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189781" y="0"/>
                              <a:ext cx="5274310" cy="1788160"/>
                            </a:xfrm>
                            <a:prstGeom prst="rect">
                              <a:avLst/>
                            </a:prstGeom>
                          </pic:spPr>
                        </pic:pic>
                        <wps:wsp>
                          <wps:cNvPr id="114" name="文本框 114"/>
                          <wps:cNvSpPr txBox="1"/>
                          <wps:spPr>
                            <a:xfrm>
                              <a:off x="0" y="34506"/>
                              <a:ext cx="517471" cy="376516"/>
                            </a:xfrm>
                            <a:prstGeom prst="rect">
                              <a:avLst/>
                            </a:prstGeom>
                            <a:noFill/>
                            <a:ln w="6350">
                              <a:noFill/>
                            </a:ln>
                          </wps:spPr>
                          <wps:txbx>
                            <w:txbxContent>
                              <w:p w14:paraId="036C8677" w14:textId="77777777" w:rsidR="00D24CFD" w:rsidRDefault="00D24CFD">
                                <w:r>
                                  <w:rPr>
                                    <w:rFonts w:hint="eastAsia"/>
                                  </w:rP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115" name="文本框 115"/>
                          <wps:cNvSpPr txBox="1"/>
                          <wps:spPr>
                            <a:xfrm>
                              <a:off x="2682815" y="34506"/>
                              <a:ext cx="517471" cy="376516"/>
                            </a:xfrm>
                            <a:prstGeom prst="rect">
                              <a:avLst/>
                            </a:prstGeom>
                            <a:noFill/>
                            <a:ln w="6350">
                              <a:noFill/>
                            </a:ln>
                          </wps:spPr>
                          <wps:txbx>
                            <w:txbxContent>
                              <w:p w14:paraId="650F17A1" w14:textId="77777777" w:rsidR="00D24CFD" w:rsidRDefault="00D24CFD">
                                <w:r>
                                  <w:rPr>
                                    <w:rFonts w:hint="eastAsia"/>
                                  </w:rPr>
                                  <w:t>（</w:t>
                                </w:r>
                                <w:r>
                                  <w:t>b</w:t>
                                </w:r>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31" name="文本框 31"/>
                        <wps:cNvSpPr txBox="1"/>
                        <wps:spPr>
                          <a:xfrm>
                            <a:off x="0" y="1854680"/>
                            <a:ext cx="5437505" cy="198120"/>
                          </a:xfrm>
                          <a:prstGeom prst="rect">
                            <a:avLst/>
                          </a:prstGeom>
                          <a:solidFill>
                            <a:prstClr val="white"/>
                          </a:solidFill>
                          <a:ln>
                            <a:noFill/>
                          </a:ln>
                        </wps:spPr>
                        <wps:txbx>
                          <w:txbxContent>
                            <w:p w14:paraId="6BF8FBB0" w14:textId="44B19681" w:rsidR="00D24CFD" w:rsidRDefault="00D24CFD" w:rsidP="001C48C1">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a) Segmented by a 60-second window; (b) Segmented by a 10-second wind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2730D00" id="组合 37" o:spid="_x0000_s1092" style="position:absolute;left:0;text-align:left;margin-left:-14.6pt;margin-top:191.15pt;width:430.25pt;height:161.65pt;z-index:251771904" coordsize="54640,20528"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">
                <v:group id="组合 36" o:spid="_x0000_s1093" style="position:absolute;width:54640;height:17881" coordsize="54640,17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图片 35" o:spid="_x0000_s1094" type="#_x0000_t75" style="position:absolute;left:1897;width:52743;height:17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">
                    <v:imagedata r:id="rId24" o:title=""/>
                  </v:shape>
                  <v:shape id="文本框 114" o:spid="_x0000_s1095" type="#_x0000_t202" style="position:absolute;top:345;width:5174;height:3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" filled="f" stroked="f" strokeweight=".5pt">
                    <v:textbox>
                      <w:txbxContent>
                        <w:p w14:paraId="036C8677" w14:textId="77777777" w:rsidR="00D24CFD" w:rsidRDefault="00D24CFD">
                          <w:r>
                            <w:rPr>
                              <w:rFonts w:hint="eastAsia"/>
                            </w:rPr>
                            <w:t>（a）</w:t>
                          </w:r>
                        </w:p>
                      </w:txbxContent>
                    </v:textbox>
                  </v:shape>
                  <v:shape id="文本框 115" o:spid="_x0000_s1096" type="#_x0000_t202" style="position:absolute;left:26828;top:345;width:5174;height:3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" filled="f" stroked="f" strokeweight=".5pt">
                    <v:textbox>
                      <w:txbxContent>
                        <w:p w14:paraId="650F17A1" w14:textId="77777777" w:rsidR="00D24CFD" w:rsidRDefault="00D24CFD">
                          <w:r>
                            <w:rPr>
                              <w:rFonts w:hint="eastAsia"/>
                            </w:rPr>
                            <w:t>（</w:t>
                          </w:r>
                          <w:r>
                            <w:t>b</w:t>
                          </w:r>
                          <w:r>
                            <w:rPr>
                              <w:rFonts w:hint="eastAsia"/>
                            </w:rPr>
                            <w:t>）</w:t>
                          </w:r>
                        </w:p>
                      </w:txbxContent>
                    </v:textbox>
                  </v:shape>
                </v:group>
                <v:shape id="文本框 31" o:spid="_x0000_s1097" type="#_x0000_t202" style="position:absolute;top:18546;width:54375;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" stroked="f">
                  <v:textbox style="mso-fit-shape-to-text:t" inset="0,0,0,0">
                    <w:txbxContent>
                      <w:p w14:paraId="6BF8FBB0" w14:textId="44B19681" w:rsidR="00D24CFD" w:rsidRDefault="00D24CFD" w:rsidP="001C48C1">
                        <w:pPr>
                          <w:pStyle w:val="a7"/>
                          <w:rPr>
                            <w:noProof/>
                          </w:rPr>
                        </w:pPr>
                        <w:r>
                          <w:t xml:space="preserve">Figure </w:t>
                        </w:r>
                        <w:r>
                          <w:rPr>
                            <w:noProof/>
                          </w:rPr>
                          <w:fldChar w:fldCharType="begin"/>
                        </w:r>
                        <w:r>
                          <w:rPr>
                            <w:noProof/>
                          </w:rPr>
                          <w:instrText xml:space="preserve"> SEQ Figure \* ARABIC </w:instrText>
                        </w:r>
                        <w:r>
                          <w:rPr>
                            <w:noProof/>
                          </w:rPr>
                          <w:fldChar w:fldCharType="separate"/>
                        </w:r>
                        <w:r>
                          <w:rPr>
                            <w:noProof/>
                          </w:rPr>
                          <w:t>5</w:t>
                        </w:r>
                        <w:r>
                          <w:rPr>
                            <w:noProof/>
                          </w:rPr>
                          <w:fldChar w:fldCharType="end"/>
                        </w:r>
                        <w:r>
                          <w:t>. (a) Segmented by a 60-second window; (b) Segmented by a 10-second window</w:t>
                        </w:r>
                      </w:p>
                    </w:txbxContent>
                  </v:textbox>
                </v:shape>
                <w10:wrap type="topAndBottom"/>
              </v:group>
            </w:pict>
          </mc:Fallback>
        </mc:AlternateContent>
      </w:r>
      <w:r w:rsidR="002200A7">
        <w:rPr>
          <w:noProof/>
        </w:rPr>
        <w:t xml:space="preserve">This paper proposed a cascading detection model </w:t>
      </w:r>
      <w:r w:rsidR="00BC325D">
        <w:rPr>
          <w:noProof/>
        </w:rPr>
        <w:t>that</w:t>
      </w:r>
      <w:r w:rsidR="002200A7">
        <w:rPr>
          <w:noProof/>
        </w:rPr>
        <w:t xml:space="preserve"> can predict SAHS event precisely. C</w:t>
      </w:r>
      <w:r w:rsidR="001C48C1">
        <w:rPr>
          <w:noProof/>
        </w:rPr>
        <w:t>ompared with PSG, only NF and SpO</w:t>
      </w:r>
      <w:r w:rsidR="001C48C1" w:rsidRPr="001C48C1">
        <w:rPr>
          <w:noProof/>
          <w:vertAlign w:val="subscript"/>
        </w:rPr>
        <w:t>2</w:t>
      </w:r>
      <w:r w:rsidR="001C48C1">
        <w:rPr>
          <w:rFonts w:hint="eastAsia"/>
        </w:rPr>
        <w:t xml:space="preserve"> </w:t>
      </w:r>
      <w:r w:rsidR="001C48C1">
        <w:t xml:space="preserve">were adopted in the model meantime </w:t>
      </w:r>
      <w:r w:rsidR="00BC325D">
        <w:t xml:space="preserve">based on the events’ prediction, </w:t>
      </w:r>
      <w:r w:rsidR="001C48C1">
        <w:t>the AHI can also be calculated. In the past, 60-second segments were commonly adopted for the event-based SAHS detection</w:t>
      </w:r>
      <w:r w:rsidR="00CD5B40" w:rsidRPr="00BC325D">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sidRPr="00BC325D">
        <w:instrText xml:space="preserve"> ADDIN EN.CITE </w:instrText>
      </w:r>
      <w:r w:rsidR="00FF1924" w:rsidRPr="00BC325D">
        <w:fldChar w:fldCharType="begin">
          <w:fldData xml:space="preserve">PEVuZE5vdGU+PENpdGU+PEF1dGhvcj5Cc291bDwvQXV0aG9yPjxZZWFyPjIwMTE8L1llYXI+PFJl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</w:fldData>
        </w:fldChar>
      </w:r>
      <w:r w:rsidR="00FF1924" w:rsidRPr="00BC325D">
        <w:instrText xml:space="preserve"> ADDIN EN.CITE.DATA </w:instrText>
      </w:r>
      <w:r w:rsidR="00FF1924" w:rsidRPr="00BC325D">
        <w:fldChar w:fldCharType="end"/>
      </w:r>
      <w:r w:rsidR="00CD5B40" w:rsidRPr="00BC325D">
        <w:fldChar w:fldCharType="separate"/>
      </w:r>
      <w:r w:rsidR="00FF1924" w:rsidRPr="00BC325D">
        <w:rPr>
          <w:noProof/>
        </w:rPr>
        <w:t>[5, 10, 13, 14]</w:t>
      </w:r>
      <w:r w:rsidR="00CD5B40" w:rsidRPr="00BC325D">
        <w:fldChar w:fldCharType="end"/>
      </w:r>
      <w:r w:rsidR="001C48C1" w:rsidRPr="00BC325D">
        <w:t>, however there are two limitations.</w:t>
      </w:r>
      <w:r w:rsidR="001C48C1" w:rsidRPr="001C48C1">
        <w:t xml:space="preserve"> One is the detection</w:t>
      </w:r>
      <w:r w:rsidR="001C48C1">
        <w:t xml:space="preserve"> resolution is not enough. The detection by non-overlapping window can only determine whether there is a SAHS event in the segment but cannot predict the start and end time of the SAHS event. Meanwhile in some cases it cannot distinguish the two SAHS events with </w:t>
      </w:r>
      <w:r w:rsidR="00EF0341">
        <w:t xml:space="preserve">a </w:t>
      </w:r>
      <w:r w:rsidR="001C48C1">
        <w:t>short interval (</w:t>
      </w:r>
      <w:r w:rsidR="004844C5">
        <w:t>Fig 5(a))</w:t>
      </w:r>
      <w:r w:rsidR="001C48C1">
        <w:t xml:space="preserve">. </w:t>
      </w:r>
      <w:r w:rsidR="004844C5">
        <w:t xml:space="preserve">However, if a 10-second window is adopted, there are no more than five complete breaths in one segment in most cases </w:t>
      </w:r>
      <w:r w:rsidR="00EF0341">
        <w:t>which improves the difficulty extracting effective features</w:t>
      </w:r>
      <w:r w:rsidR="00765800">
        <w:t xml:space="preserve"> </w:t>
      </w:r>
      <w:r w:rsidR="004844C5">
        <w:t xml:space="preserve">(Fig 5(b)). </w:t>
      </w:r>
      <w:r w:rsidR="00485B1B">
        <w:t xml:space="preserve">While on one hand, the cascade of 60s detector and 10s detector is able to capture the </w:t>
      </w:r>
      <w:r w:rsidR="004B524F">
        <w:t>variation</w:t>
      </w:r>
      <w:r w:rsidR="003B3CEE">
        <w:t xml:space="preserve"> in signals</w:t>
      </w:r>
      <w:r w:rsidR="00485B1B">
        <w:t xml:space="preserve"> caused by SAHS events in one minute. On the other hand, it can predict the SAHS events precisely.</w:t>
      </w:r>
      <w:r w:rsidR="004844C5">
        <w:t xml:space="preserve"> </w:t>
      </w:r>
    </w:p>
    <w:p w14:paraId="5BEC3EDB" w14:textId="1742643A" w:rsidR="004844C5" w:rsidRDefault="004844C5" w:rsidP="002200A7">
      <w:pPr>
        <w:ind w:leftChars="50" w:left="105" w:firstLineChars="150" w:firstLine="315"/>
      </w:pPr>
    </w:p>
    <w:p w14:paraId="3EBB202B" w14:textId="221338B2" w:rsidR="00796615" w:rsidRPr="00796615" w:rsidRDefault="004844C5" w:rsidP="00DD601F">
      <w:r>
        <w:t xml:space="preserve">Table 3 shows the classification results </w:t>
      </w:r>
      <w:r w:rsidR="00BC325D">
        <w:t>of</w:t>
      </w:r>
      <w:r>
        <w:t xml:space="preserve"> segments</w:t>
      </w:r>
      <w:r w:rsidR="00BC325D">
        <w:t>.</w:t>
      </w:r>
      <w:r>
        <w:t xml:space="preserve"> </w:t>
      </w:r>
      <w:r w:rsidR="00BC325D">
        <w:t>T</w:t>
      </w:r>
      <w:r>
        <w:t>he model achieved a sensitivity of 73.5% an</w:t>
      </w:r>
      <w:r w:rsidRPr="00BC325D">
        <w:t>d a specificity of 91.2%.</w:t>
      </w:r>
      <w:r w:rsidRPr="004844C5">
        <w:t xml:space="preserve"> </w:t>
      </w:r>
      <w:r>
        <w:t xml:space="preserve">it should be noted that the model tended to make false positive errors. Around </w:t>
      </w:r>
      <w:r w:rsidRPr="00BC325D">
        <w:t>10.3%</w:t>
      </w:r>
      <w:r w:rsidRPr="004844C5">
        <w:t xml:space="preserve"> </w:t>
      </w:r>
      <w:r>
        <w:t xml:space="preserve">of these errors actually met </w:t>
      </w:r>
      <w:r w:rsidR="00267483">
        <w:t>the rules recommended by AASM in 2012 (Fig. 6(a))</w:t>
      </w:r>
      <w:r w:rsidR="003B3CEE">
        <w:t>, but the annotations in the database did not annotate these segments</w:t>
      </w:r>
      <w:r w:rsidR="00267483">
        <w:t xml:space="preserve">. Another part of these errors mainly appeared before or after AH segments which represents that the SAHS event estimated by the model tends to be longer than the reference. As for the false negative errors in the results, approximately 85.2% of these errors actually didn’t meet the rules </w:t>
      </w:r>
      <w:r w:rsidR="00267483" w:rsidRPr="00BC325D">
        <w:rPr>
          <w:highlight w:val="yellow"/>
        </w:rPr>
        <w:t>in AASM’s manual (Fig. 6(b))</w:t>
      </w:r>
      <w:r w:rsidR="003B3CEE">
        <w:rPr>
          <w:highlight w:val="yellow"/>
        </w:rPr>
        <w:t xml:space="preserve">, however the specialist may annotate these segments according to </w:t>
      </w:r>
      <w:r w:rsidR="003B3CEE" w:rsidRPr="003B3CEE">
        <w:rPr>
          <w:highlight w:val="yellow"/>
        </w:rPr>
        <w:t>ribcage and abdomen movements</w:t>
      </w:r>
      <w:r w:rsidR="00267483" w:rsidRPr="003B3CEE">
        <w:rPr>
          <w:highlight w:val="yellow"/>
        </w:rPr>
        <w:t xml:space="preserve">. </w:t>
      </w:r>
      <w:r w:rsidR="003B3CEE" w:rsidRPr="003B3CEE">
        <w:rPr>
          <w:highlight w:val="yellow"/>
        </w:rPr>
        <w:t xml:space="preserve">The cascading detection model achieved a sensitivity of </w:t>
      </w:r>
      <w:r w:rsidR="003B3CEE" w:rsidRPr="003B3CEE">
        <w:rPr>
          <w:highlight w:val="yellow"/>
        </w:rPr>
        <w:lastRenderedPageBreak/>
        <w:t>94.9% and a specificity of 92.1% without these controversial segments.</w:t>
      </w:r>
    </w:p>
    <w:p w14:paraId="089FBFAD" w14:textId="1A224E4D" w:rsidR="00796615" w:rsidRDefault="004756B1" w:rsidP="006213E7">
      <w:r>
        <w:rPr>
          <w:noProof/>
        </w:rPr>
        <mc:AlternateContent>
          <mc:Choice Requires="wpg">
            <w:drawing>
              <wp:anchor distT="0" distB="0" distL="114300" distR="114300" simplePos="0" relativeHeight="251777024" behindDoc="0" locked="0" layoutInCell="1" allowOverlap="1" wp14:anchorId="3122A356" wp14:editId="263693F0">
                <wp:simplePos x="0" y="0"/>
                <wp:positionH relativeFrom="column">
                  <wp:posOffset>-418381</wp:posOffset>
                </wp:positionH>
                <wp:positionV relativeFrom="paragraph">
                  <wp:posOffset>0</wp:posOffset>
                </wp:positionV>
                <wp:extent cx="5697004" cy="2872105"/>
                <wp:effectExtent l="0" t="0" r="0" b="4445"/>
                <wp:wrapTopAndBottom/>
                <wp:docPr id="42" name="组合 42"/>
                <wp:cNvGraphicFramePr/>
                <a:graphic xmlns:a="http://schemas.openxmlformats.org/drawingml/2006/main">
                  <a:graphicData uri="http://schemas.microsoft.com/office/word/2010/wordprocessingGroup">
                    <wpg:wgp>
                      <wpg:cNvGrpSpPr/>
                      <wpg:grpSpPr>
                        <a:xfrm>
                          <a:off x="0" y="0"/>
                          <a:ext cx="5697004" cy="2872105"/>
                          <a:chOff x="0" y="0"/>
                          <a:chExt cx="5697004" cy="2872105"/>
                        </a:xfrm>
                      </wpg:grpSpPr>
                      <wpg:grpSp>
                        <wpg:cNvPr id="39" name="组合 39"/>
                        <wpg:cNvGrpSpPr/>
                        <wpg:grpSpPr>
                          <a:xfrm>
                            <a:off x="0" y="0"/>
                            <a:ext cx="5697004" cy="2618740"/>
                            <a:chOff x="0" y="0"/>
                            <a:chExt cx="5697004" cy="2618740"/>
                          </a:xfrm>
                        </wpg:grpSpPr>
                        <pic:pic xmlns:pic="http://schemas.openxmlformats.org/drawingml/2006/picture">
                          <pic:nvPicPr>
                            <pic:cNvPr id="38" name="图片 38"/>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422694" y="0"/>
                              <a:ext cx="5274310" cy="2618740"/>
                            </a:xfrm>
                            <a:prstGeom prst="rect">
                              <a:avLst/>
                            </a:prstGeom>
                          </pic:spPr>
                        </pic:pic>
                        <wps:wsp>
                          <wps:cNvPr id="43" name="文本框 43"/>
                          <wps:cNvSpPr txBox="1"/>
                          <wps:spPr>
                            <a:xfrm>
                              <a:off x="0" y="103517"/>
                              <a:ext cx="517525" cy="380365"/>
                            </a:xfrm>
                            <a:prstGeom prst="rect">
                              <a:avLst/>
                            </a:prstGeom>
                            <a:noFill/>
                            <a:ln w="6350">
                              <a:noFill/>
                            </a:ln>
                          </wps:spPr>
                          <wps:txbx>
                            <w:txbxContent>
                              <w:p w14:paraId="13F47382" w14:textId="34F6D06D" w:rsidR="00D24CFD" w:rsidRDefault="00D24CFD">
                                <w:r>
                                  <w:rPr>
                                    <w:rFonts w:hint="eastAsia"/>
                                  </w:rPr>
                                  <w:t>(</w:t>
                                </w:r>
                                <w:r>
                                  <w:t>a)</w:t>
                                </w:r>
                              </w:p>
                            </w:txbxContent>
                          </wps:txbx>
                          <wps:bodyPr rot="0" spcFirstLastPara="0" vertOverflow="overflow" horzOverflow="overflow" vert="horz" wrap="square" lIns="91440" tIns="45720" rIns="91440" bIns="45720" numCol="1" spcCol="0" rtlCol="0" fromWordArt="0" anchor="t" anchorCtr="0" forceAA="0" compatLnSpc="1">
                            <a:noAutofit/>
                          </wps:bodyPr>
                        </wps:wsp>
                        <wps:wsp>
                          <wps:cNvPr id="45" name="文本框 45"/>
                          <wps:cNvSpPr txBox="1"/>
                          <wps:spPr>
                            <a:xfrm>
                              <a:off x="0" y="1431985"/>
                              <a:ext cx="517525" cy="380365"/>
                            </a:xfrm>
                            <a:prstGeom prst="rect">
                              <a:avLst/>
                            </a:prstGeom>
                            <a:noFill/>
                            <a:ln w="6350">
                              <a:noFill/>
                            </a:ln>
                          </wps:spPr>
                          <wps:txbx>
                            <w:txbxContent>
                              <w:p w14:paraId="7918D434" w14:textId="7EAD4E17" w:rsidR="00D24CFD" w:rsidRDefault="00D24CFD">
                                <w:r>
                                  <w:rPr>
                                    <w:rFonts w:hint="eastAsia"/>
                                  </w:rPr>
                                  <w:t>(</w:t>
                                </w:r>
                                <w:r>
                                  <w:t>b)</w:t>
                                </w:r>
                              </w:p>
                            </w:txbxContent>
                          </wps:txbx>
                          <wps:bodyPr rot="0" spcFirstLastPara="0" vertOverflow="overflow" horzOverflow="overflow" vert="horz" wrap="square" lIns="91440" tIns="45720" rIns="91440" bIns="45720" numCol="1" spcCol="0" rtlCol="0" fromWordArt="0" anchor="t" anchorCtr="0" forceAA="0" compatLnSpc="1">
                            <a:noAutofit/>
                          </wps:bodyPr>
                        </wps:wsp>
                      </wpg:grpSp>
                      <wps:wsp>
                        <wps:cNvPr id="41" name="文本框 41"/>
                        <wps:cNvSpPr txBox="1"/>
                        <wps:spPr>
                          <a:xfrm>
                            <a:off x="0" y="2673985"/>
                            <a:ext cx="5695950" cy="198120"/>
                          </a:xfrm>
                          <a:prstGeom prst="rect">
                            <a:avLst/>
                          </a:prstGeom>
                          <a:solidFill>
                            <a:prstClr val="white"/>
                          </a:solidFill>
                          <a:ln>
                            <a:noFill/>
                          </a:ln>
                        </wps:spPr>
                        <wps:txbx>
                          <w:txbxContent>
                            <w:p w14:paraId="36FD65F6" w14:textId="478CEC09" w:rsidR="00D24CFD" w:rsidRDefault="00D24CFD"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122A356" id="组合 42" o:spid="_x0000_s1098" style="position:absolute;left:0;text-align:left;margin-left:-32.95pt;margin-top:0;width:448.6pt;height:226.15pt;z-index:251777024" coordsize="56970,2872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">
                <v:group id="组合 39" o:spid="_x0000_s1099" style="position:absolute;width:56970;height:26187" coordsize="56970,26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图片 38" o:spid="_x0000_s1100" type="#_x0000_t75" style="position:absolute;left:4226;width:52744;height:26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">
                    <v:imagedata r:id="rId26" o:title=""/>
                  </v:shape>
                  <v:shape id="文本框 43" o:spid="_x0000_s1101" type="#_x0000_t202" style="position:absolute;top:1035;width:5175;height:38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" filled="f" stroked="f" strokeweight=".5pt">
                    <v:textbox>
                      <w:txbxContent>
                        <w:p w14:paraId="13F47382" w14:textId="34F6D06D" w:rsidR="00D24CFD" w:rsidRDefault="00D24CFD">
                          <w:r>
                            <w:rPr>
                              <w:rFonts w:hint="eastAsia"/>
                            </w:rPr>
                            <w:t>(</w:t>
                          </w:r>
                          <w:r>
                            <w:t>a)</w:t>
                          </w:r>
                        </w:p>
                      </w:txbxContent>
                    </v:textbox>
                  </v:shape>
                  <v:shape id="文本框 45" o:spid="_x0000_s1102" type="#_x0000_t202" style="position:absolute;top:14319;width:5175;height:38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05YK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DX05YKxQAAANsAAAAP&#10;AAAAAAAAAAAAAAAAAAcCAABkcnMvZG93bnJldi54bWxQSwUGAAAAAAMAAwC3AAAA+QIAAAAA&#10;" filled="f" stroked="f" strokeweight=".5pt">
                    <v:textbox>
                      <w:txbxContent>
                        <w:p w14:paraId="7918D434" w14:textId="7EAD4E17" w:rsidR="00D24CFD" w:rsidRDefault="00D24CFD">
                          <w:r>
                            <w:rPr>
                              <w:rFonts w:hint="eastAsia"/>
                            </w:rPr>
                            <w:t>(</w:t>
                          </w:r>
                          <w:r>
                            <w:t>b)</w:t>
                          </w:r>
                        </w:p>
                      </w:txbxContent>
                    </v:textbox>
                  </v:shape>
                </v:group>
                <v:shape id="文本框 41" o:spid="_x0000_s1103" type="#_x0000_t202" style="position:absolute;top:26739;width:56959;height:1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" stroked="f">
                  <v:textbox style="mso-fit-shape-to-text:t" inset="0,0,0,0">
                    <w:txbxContent>
                      <w:p w14:paraId="36FD65F6" w14:textId="478CEC09" w:rsidR="00D24CFD" w:rsidRDefault="00D24CFD" w:rsidP="00FC0785">
                        <w:pPr>
                          <w:pStyle w:val="a7"/>
                        </w:pPr>
                        <w:r>
                          <w:t xml:space="preserve">Figure </w:t>
                        </w:r>
                        <w:r>
                          <w:rPr>
                            <w:noProof/>
                          </w:rPr>
                          <w:fldChar w:fldCharType="begin"/>
                        </w:r>
                        <w:r>
                          <w:rPr>
                            <w:noProof/>
                          </w:rPr>
                          <w:instrText xml:space="preserve"> SEQ Figure \* ARABIC </w:instrText>
                        </w:r>
                        <w:r>
                          <w:rPr>
                            <w:noProof/>
                          </w:rPr>
                          <w:fldChar w:fldCharType="separate"/>
                        </w:r>
                        <w:r>
                          <w:rPr>
                            <w:noProof/>
                          </w:rPr>
                          <w:t>6</w:t>
                        </w:r>
                        <w:r>
                          <w:rPr>
                            <w:noProof/>
                          </w:rPr>
                          <w:fldChar w:fldCharType="end"/>
                        </w:r>
                        <w:r>
                          <w:t xml:space="preserve">. </w:t>
                        </w:r>
                        <w:r>
                          <w:rPr>
                            <w:rFonts w:hint="eastAsia"/>
                          </w:rPr>
                          <w:t>(</w:t>
                        </w:r>
                        <w:r>
                          <w:t>a)</w:t>
                        </w:r>
                        <w:r>
                          <w:rPr>
                            <w:rFonts w:hint="eastAsia"/>
                          </w:rPr>
                          <w:t>F</w:t>
                        </w:r>
                        <w:r>
                          <w:t xml:space="preserve">alse positives in the prediction results. </w:t>
                        </w:r>
                        <w:r>
                          <w:rPr>
                            <w:rFonts w:hint="eastAsia"/>
                          </w:rPr>
                          <w:t>(</w:t>
                        </w:r>
                        <w:r>
                          <w:t>b)</w:t>
                        </w:r>
                        <w:r>
                          <w:rPr>
                            <w:rFonts w:hint="eastAsia"/>
                          </w:rPr>
                          <w:t>F</w:t>
                        </w:r>
                        <w:r>
                          <w:t xml:space="preserve">alse negatives in the prediction results. </w:t>
                        </w:r>
                      </w:p>
                    </w:txbxContent>
                  </v:textbox>
                </v:shape>
                <w10:wrap type="topAndBottom"/>
              </v:group>
            </w:pict>
          </mc:Fallback>
        </mc:AlternateContent>
      </w:r>
    </w:p>
    <w:p w14:paraId="6C217724" w14:textId="53EBD778" w:rsidR="006213E7" w:rsidRDefault="00267483" w:rsidP="00DD601F">
      <w:r>
        <w:t xml:space="preserve">It is illustrated in Fig. 4 that the </w:t>
      </w:r>
      <w:proofErr w:type="spellStart"/>
      <w:r>
        <w:t>AHI</w:t>
      </w:r>
      <w:r w:rsidRPr="00267483">
        <w:rPr>
          <w:vertAlign w:val="subscript"/>
        </w:rPr>
        <w:t>est</w:t>
      </w:r>
      <w:proofErr w:type="spellEnd"/>
      <w:r>
        <w:rPr>
          <w:rFonts w:hint="eastAsia"/>
        </w:rPr>
        <w:t xml:space="preserve"> </w:t>
      </w:r>
      <w:r>
        <w:t xml:space="preserve">shows a high correlation with </w:t>
      </w:r>
      <w:proofErr w:type="spellStart"/>
      <w:r>
        <w:t>AHI</w:t>
      </w:r>
      <w:r w:rsidRPr="00267483">
        <w:rPr>
          <w:vertAlign w:val="subscript"/>
        </w:rPr>
        <w:t>ref</w:t>
      </w:r>
      <w:proofErr w:type="spellEnd"/>
      <w:r>
        <w:rPr>
          <w:rFonts w:hint="eastAsia"/>
        </w:rPr>
        <w:t xml:space="preserve"> </w:t>
      </w:r>
      <w:r>
        <w:t xml:space="preserve">(Pearson correlation coefficient = 0.98). Meanwhile the model performed a good consistency among different subjects. </w:t>
      </w:r>
      <w:r w:rsidR="008F2052">
        <w:t xml:space="preserve">Table 5 shows the comparison of </w:t>
      </w:r>
      <w:proofErr w:type="spellStart"/>
      <w:r w:rsidR="008F2052">
        <w:t>AHI</w:t>
      </w:r>
      <w:r w:rsidR="008F2052" w:rsidRPr="008F2052">
        <w:rPr>
          <w:vertAlign w:val="subscript"/>
        </w:rPr>
        <w:t>est</w:t>
      </w:r>
      <w:proofErr w:type="spellEnd"/>
      <w:r w:rsidR="008F2052">
        <w:rPr>
          <w:rFonts w:hint="eastAsia"/>
        </w:rPr>
        <w:t xml:space="preserve"> </w:t>
      </w:r>
      <w:r w:rsidR="008F2052">
        <w:t xml:space="preserve">and </w:t>
      </w:r>
      <w:proofErr w:type="spellStart"/>
      <w:r w:rsidR="008F2052">
        <w:t>AHI</w:t>
      </w:r>
      <w:r w:rsidR="008F2052" w:rsidRPr="008F2052">
        <w:rPr>
          <w:vertAlign w:val="subscript"/>
        </w:rPr>
        <w:t>ref</w:t>
      </w:r>
      <w:proofErr w:type="spellEnd"/>
      <w:r w:rsidR="008F2052">
        <w:rPr>
          <w:rFonts w:hint="eastAsia"/>
        </w:rPr>
        <w:t>,</w:t>
      </w:r>
      <w:r w:rsidR="008F2052">
        <w:t xml:space="preserve"> the AHI estimated by the model is slightly higher than </w:t>
      </w:r>
      <w:proofErr w:type="spellStart"/>
      <w:r w:rsidR="008F2052">
        <w:t>AHI</w:t>
      </w:r>
      <w:r w:rsidR="008F2052" w:rsidRPr="008F2052">
        <w:rPr>
          <w:vertAlign w:val="subscript"/>
        </w:rPr>
        <w:t>ref</w:t>
      </w:r>
      <w:proofErr w:type="spellEnd"/>
      <w:r w:rsidR="008F2052">
        <w:t>. Consequently</w:t>
      </w:r>
      <w:r w:rsidR="00BC325D">
        <w:t>,</w:t>
      </w:r>
      <w:r w:rsidR="008F2052">
        <w:t xml:space="preserve"> there were three subjects’ SAHS severity overestimated, as for the rest twelve subjects the model gave the correct prediction (Table 4). The average KAPPA coefficient of the cascading detection model for diagnosis of SAHS severity was 0.83, which means this method can be used as a powerful tool for screening SAHS.</w:t>
      </w:r>
      <w:r w:rsidR="008F2052">
        <w:rPr>
          <w:rFonts w:hint="eastAsia"/>
        </w:rPr>
        <w:t xml:space="preserve"> </w:t>
      </w:r>
    </w:p>
    <w:p w14:paraId="5CE8F9E3" w14:textId="39B52AF3" w:rsidR="008F2052" w:rsidRPr="009451EA" w:rsidRDefault="008F2052" w:rsidP="008F2052">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sidR="001F6AC3">
        <w:rPr>
          <w:noProof/>
        </w:rPr>
        <w:t>5</w:t>
      </w:r>
      <w:r w:rsidR="009B6D6C">
        <w:rPr>
          <w:noProof/>
        </w:rPr>
        <w:fldChar w:fldCharType="end"/>
      </w:r>
      <w:r>
        <w:t>. Comparison of the number of SAHS events and AHI from the proposed model and PSG</w:t>
      </w:r>
    </w:p>
    <w:tbl>
      <w:tblPr>
        <w:tblW w:w="6571"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1719"/>
        <w:gridCol w:w="1271"/>
        <w:gridCol w:w="1271"/>
        <w:gridCol w:w="1155"/>
        <w:gridCol w:w="1155"/>
      </w:tblGrid>
      <w:tr w:rsidR="009451EA" w14:paraId="7BAB80E9" w14:textId="77777777" w:rsidTr="009451EA">
        <w:trPr>
          <w:trHeight w:val="285"/>
          <w:jc w:val="center"/>
        </w:trPr>
        <w:tc>
          <w:tcPr>
            <w:tcW w:w="1719" w:type="dxa"/>
            <w:vMerge w:val="restart"/>
            <w:shd w:val="clear" w:color="auto" w:fill="auto"/>
            <w:vAlign w:val="center"/>
          </w:tcPr>
          <w:p w14:paraId="665662BA" w14:textId="7777777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Group</w:t>
            </w:r>
          </w:p>
        </w:tc>
        <w:tc>
          <w:tcPr>
            <w:tcW w:w="2542" w:type="dxa"/>
            <w:gridSpan w:val="2"/>
            <w:shd w:val="clear" w:color="auto" w:fill="auto"/>
            <w:vAlign w:val="bottom"/>
          </w:tcPr>
          <w:p w14:paraId="1B1660D3" w14:textId="3CABD65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 xml:space="preserve">No. of </w:t>
            </w:r>
            <w:r w:rsidR="008F2052">
              <w:rPr>
                <w:rFonts w:eastAsiaTheme="minorHAnsi" w:cs="宋体"/>
                <w:color w:val="000000"/>
                <w:kern w:val="0"/>
                <w:sz w:val="22"/>
              </w:rPr>
              <w:t>SAHS</w:t>
            </w:r>
            <w:r>
              <w:rPr>
                <w:rFonts w:eastAsiaTheme="minorHAnsi" w:cs="宋体" w:hint="eastAsia"/>
                <w:color w:val="000000"/>
                <w:kern w:val="0"/>
                <w:sz w:val="22"/>
              </w:rPr>
              <w:t xml:space="preserve"> events</w:t>
            </w:r>
          </w:p>
        </w:tc>
        <w:tc>
          <w:tcPr>
            <w:tcW w:w="2310" w:type="dxa"/>
            <w:gridSpan w:val="2"/>
            <w:shd w:val="clear" w:color="auto" w:fill="auto"/>
            <w:vAlign w:val="bottom"/>
          </w:tcPr>
          <w:p w14:paraId="448D4C0E" w14:textId="4CDC4AF7" w:rsidR="009451EA" w:rsidRDefault="009451EA" w:rsidP="009451EA">
            <w:pPr>
              <w:widowControl/>
              <w:jc w:val="center"/>
              <w:rPr>
                <w:rFonts w:eastAsiaTheme="minorHAnsi" w:cs="宋体"/>
                <w:color w:val="000000"/>
                <w:kern w:val="0"/>
                <w:sz w:val="22"/>
              </w:rPr>
            </w:pPr>
            <w:r>
              <w:rPr>
                <w:rFonts w:eastAsiaTheme="minorHAnsi" w:cs="宋体" w:hint="eastAsia"/>
                <w:color w:val="000000"/>
                <w:kern w:val="0"/>
                <w:sz w:val="22"/>
              </w:rPr>
              <w:t>AHI</w:t>
            </w:r>
            <w:r w:rsidR="00BC325D">
              <w:rPr>
                <w:rFonts w:eastAsiaTheme="minorHAnsi" w:cs="宋体"/>
                <w:color w:val="000000"/>
                <w:kern w:val="0"/>
                <w:sz w:val="22"/>
              </w:rPr>
              <w:t xml:space="preserve"> </w:t>
            </w:r>
            <w:r>
              <w:rPr>
                <w:rFonts w:eastAsiaTheme="minorHAnsi" w:cs="宋体" w:hint="eastAsia"/>
                <w:color w:val="000000"/>
                <w:kern w:val="0"/>
                <w:sz w:val="22"/>
              </w:rPr>
              <w:t>(events/h)</w:t>
            </w:r>
          </w:p>
        </w:tc>
      </w:tr>
      <w:tr w:rsidR="009451EA" w14:paraId="629A5814" w14:textId="77777777" w:rsidTr="009451EA">
        <w:trPr>
          <w:trHeight w:val="285"/>
          <w:jc w:val="center"/>
        </w:trPr>
        <w:tc>
          <w:tcPr>
            <w:tcW w:w="1719" w:type="dxa"/>
            <w:vMerge/>
            <w:vAlign w:val="center"/>
          </w:tcPr>
          <w:p w14:paraId="7D7D63F3" w14:textId="77777777" w:rsidR="009451EA" w:rsidRDefault="009451EA" w:rsidP="009451EA">
            <w:pPr>
              <w:widowControl/>
              <w:jc w:val="left"/>
              <w:rPr>
                <w:rFonts w:eastAsiaTheme="minorHAnsi" w:cs="宋体"/>
                <w:color w:val="000000"/>
                <w:kern w:val="0"/>
                <w:sz w:val="22"/>
              </w:rPr>
            </w:pPr>
          </w:p>
        </w:tc>
        <w:tc>
          <w:tcPr>
            <w:tcW w:w="1271" w:type="dxa"/>
            <w:shd w:val="clear" w:color="auto" w:fill="auto"/>
            <w:vAlign w:val="bottom"/>
          </w:tcPr>
          <w:p w14:paraId="4E70647A"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 xml:space="preserve">Reference </w:t>
            </w:r>
          </w:p>
        </w:tc>
        <w:tc>
          <w:tcPr>
            <w:tcW w:w="1271" w:type="dxa"/>
            <w:shd w:val="clear" w:color="auto" w:fill="auto"/>
            <w:vAlign w:val="bottom"/>
          </w:tcPr>
          <w:p w14:paraId="48CB784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c>
          <w:tcPr>
            <w:tcW w:w="1155" w:type="dxa"/>
            <w:shd w:val="clear" w:color="auto" w:fill="auto"/>
            <w:vAlign w:val="bottom"/>
          </w:tcPr>
          <w:p w14:paraId="40D150F2"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Reference</w:t>
            </w:r>
          </w:p>
        </w:tc>
        <w:tc>
          <w:tcPr>
            <w:tcW w:w="1155" w:type="dxa"/>
            <w:shd w:val="clear" w:color="auto" w:fill="auto"/>
            <w:vAlign w:val="bottom"/>
          </w:tcPr>
          <w:p w14:paraId="391B2D0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Estimated</w:t>
            </w:r>
          </w:p>
        </w:tc>
      </w:tr>
      <w:tr w:rsidR="009451EA" w14:paraId="472CBC15" w14:textId="77777777" w:rsidTr="009451EA">
        <w:trPr>
          <w:trHeight w:val="285"/>
          <w:jc w:val="center"/>
        </w:trPr>
        <w:tc>
          <w:tcPr>
            <w:tcW w:w="1719" w:type="dxa"/>
            <w:shd w:val="clear" w:color="auto" w:fill="auto"/>
            <w:vAlign w:val="bottom"/>
          </w:tcPr>
          <w:p w14:paraId="5631D38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Non-SAHS</w:t>
            </w:r>
          </w:p>
        </w:tc>
        <w:tc>
          <w:tcPr>
            <w:tcW w:w="1271" w:type="dxa"/>
            <w:shd w:val="clear" w:color="auto" w:fill="auto"/>
            <w:vAlign w:val="bottom"/>
          </w:tcPr>
          <w:p w14:paraId="508BC65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w:t>
            </w:r>
            <w:r>
              <w:rPr>
                <w:rFonts w:eastAsiaTheme="minorHAnsi" w:cs="宋体"/>
                <w:color w:val="000000"/>
                <w:kern w:val="0"/>
                <w:sz w:val="22"/>
              </w:rPr>
              <w:t>1.0</w:t>
            </w:r>
            <w:r>
              <w:rPr>
                <w:rFonts w:eastAsiaTheme="minorHAnsi" w:cs="宋体" w:hint="eastAsia"/>
                <w:color w:val="000000"/>
                <w:kern w:val="0"/>
                <w:sz w:val="22"/>
              </w:rPr>
              <w:t>±</w:t>
            </w:r>
            <w:r>
              <w:rPr>
                <w:rFonts w:eastAsiaTheme="minorHAnsi" w:cs="宋体"/>
                <w:color w:val="000000"/>
                <w:kern w:val="0"/>
                <w:sz w:val="22"/>
              </w:rPr>
              <w:t>7.1</w:t>
            </w:r>
          </w:p>
        </w:tc>
        <w:tc>
          <w:tcPr>
            <w:tcW w:w="1271" w:type="dxa"/>
            <w:shd w:val="clear" w:color="auto" w:fill="auto"/>
            <w:vAlign w:val="bottom"/>
          </w:tcPr>
          <w:p w14:paraId="1D44E694"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1</w:t>
            </w:r>
            <w:r>
              <w:rPr>
                <w:rFonts w:eastAsiaTheme="minorHAnsi" w:cs="Times New Roman"/>
                <w:kern w:val="0"/>
                <w:sz w:val="22"/>
              </w:rPr>
              <w:t>3.5</w:t>
            </w:r>
            <w:r>
              <w:rPr>
                <w:rFonts w:eastAsiaTheme="minorHAnsi" w:cs="Times New Roman" w:hint="eastAsia"/>
                <w:kern w:val="0"/>
                <w:sz w:val="22"/>
              </w:rPr>
              <w:t>±1</w:t>
            </w:r>
            <w:r>
              <w:rPr>
                <w:rFonts w:eastAsiaTheme="minorHAnsi" w:cs="Times New Roman"/>
                <w:kern w:val="0"/>
                <w:sz w:val="22"/>
              </w:rPr>
              <w:t>6.3</w:t>
            </w:r>
          </w:p>
        </w:tc>
        <w:tc>
          <w:tcPr>
            <w:tcW w:w="1155" w:type="dxa"/>
            <w:shd w:val="clear" w:color="auto" w:fill="auto"/>
            <w:vAlign w:val="bottom"/>
          </w:tcPr>
          <w:p w14:paraId="774E6F9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4</w:t>
            </w:r>
            <w:r>
              <w:rPr>
                <w:rFonts w:eastAsiaTheme="minorHAnsi" w:cs="Times New Roman"/>
                <w:kern w:val="0"/>
                <w:sz w:val="22"/>
              </w:rPr>
              <w:t>.1</w:t>
            </w:r>
            <w:r>
              <w:rPr>
                <w:rFonts w:eastAsiaTheme="minorHAnsi" w:cs="Times New Roman" w:hint="eastAsia"/>
                <w:kern w:val="0"/>
                <w:sz w:val="22"/>
              </w:rPr>
              <w:t>±1</w:t>
            </w:r>
            <w:r>
              <w:rPr>
                <w:rFonts w:eastAsiaTheme="minorHAnsi" w:cs="Times New Roman"/>
                <w:kern w:val="0"/>
                <w:sz w:val="22"/>
              </w:rPr>
              <w:t>.3</w:t>
            </w:r>
          </w:p>
        </w:tc>
        <w:tc>
          <w:tcPr>
            <w:tcW w:w="1155" w:type="dxa"/>
            <w:shd w:val="clear" w:color="auto" w:fill="auto"/>
            <w:vAlign w:val="bottom"/>
          </w:tcPr>
          <w:p w14:paraId="171CCE8D" w14:textId="77777777" w:rsidR="009451EA" w:rsidRDefault="009451EA" w:rsidP="009451EA">
            <w:pPr>
              <w:widowControl/>
              <w:jc w:val="left"/>
              <w:rPr>
                <w:rFonts w:eastAsiaTheme="minorHAnsi" w:cs="Times New Roman"/>
                <w:kern w:val="0"/>
                <w:sz w:val="22"/>
              </w:rPr>
            </w:pPr>
            <w:r>
              <w:rPr>
                <w:rFonts w:eastAsiaTheme="minorHAnsi" w:cs="Times New Roman" w:hint="eastAsia"/>
                <w:kern w:val="0"/>
                <w:sz w:val="22"/>
              </w:rPr>
              <w:t>2</w:t>
            </w:r>
            <w:r>
              <w:rPr>
                <w:rFonts w:eastAsiaTheme="minorHAnsi" w:cs="Times New Roman"/>
                <w:kern w:val="0"/>
                <w:sz w:val="22"/>
              </w:rPr>
              <w:t>.6</w:t>
            </w:r>
            <w:r>
              <w:rPr>
                <w:rFonts w:eastAsiaTheme="minorHAnsi" w:cs="Times New Roman" w:hint="eastAsia"/>
                <w:kern w:val="0"/>
                <w:sz w:val="22"/>
              </w:rPr>
              <w:t>±3</w:t>
            </w:r>
            <w:r>
              <w:rPr>
                <w:rFonts w:eastAsiaTheme="minorHAnsi" w:cs="Times New Roman"/>
                <w:kern w:val="0"/>
                <w:sz w:val="22"/>
              </w:rPr>
              <w:t>.2</w:t>
            </w:r>
          </w:p>
        </w:tc>
      </w:tr>
      <w:tr w:rsidR="009451EA" w14:paraId="47AE478F" w14:textId="77777777" w:rsidTr="009451EA">
        <w:trPr>
          <w:trHeight w:val="285"/>
          <w:jc w:val="center"/>
        </w:trPr>
        <w:tc>
          <w:tcPr>
            <w:tcW w:w="1719" w:type="dxa"/>
            <w:shd w:val="clear" w:color="auto" w:fill="auto"/>
            <w:vAlign w:val="bottom"/>
          </w:tcPr>
          <w:p w14:paraId="1A3848B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ild SAHS</w:t>
            </w:r>
          </w:p>
        </w:tc>
        <w:tc>
          <w:tcPr>
            <w:tcW w:w="1271" w:type="dxa"/>
            <w:shd w:val="clear" w:color="auto" w:fill="auto"/>
            <w:vAlign w:val="bottom"/>
          </w:tcPr>
          <w:p w14:paraId="7C49B10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73.5±17.1</w:t>
            </w:r>
          </w:p>
        </w:tc>
        <w:tc>
          <w:tcPr>
            <w:tcW w:w="1271" w:type="dxa"/>
            <w:shd w:val="clear" w:color="auto" w:fill="auto"/>
            <w:vAlign w:val="bottom"/>
          </w:tcPr>
          <w:p w14:paraId="321A182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89.5±27.5</w:t>
            </w:r>
          </w:p>
        </w:tc>
        <w:tc>
          <w:tcPr>
            <w:tcW w:w="1155" w:type="dxa"/>
            <w:shd w:val="clear" w:color="auto" w:fill="auto"/>
            <w:vAlign w:val="bottom"/>
          </w:tcPr>
          <w:p w14:paraId="2E1CDD7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2.4±1.8</w:t>
            </w:r>
          </w:p>
        </w:tc>
        <w:tc>
          <w:tcPr>
            <w:tcW w:w="1155" w:type="dxa"/>
            <w:shd w:val="clear" w:color="auto" w:fill="auto"/>
            <w:vAlign w:val="bottom"/>
          </w:tcPr>
          <w:p w14:paraId="2468130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4.9±2.7</w:t>
            </w:r>
          </w:p>
        </w:tc>
      </w:tr>
      <w:tr w:rsidR="009451EA" w14:paraId="2C76F6BD" w14:textId="77777777" w:rsidTr="009451EA">
        <w:trPr>
          <w:trHeight w:val="285"/>
          <w:jc w:val="center"/>
        </w:trPr>
        <w:tc>
          <w:tcPr>
            <w:tcW w:w="1719" w:type="dxa"/>
            <w:shd w:val="clear" w:color="auto" w:fill="auto"/>
            <w:vAlign w:val="bottom"/>
          </w:tcPr>
          <w:p w14:paraId="03FC214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Moderate SAHS</w:t>
            </w:r>
          </w:p>
        </w:tc>
        <w:tc>
          <w:tcPr>
            <w:tcW w:w="1271" w:type="dxa"/>
            <w:shd w:val="clear" w:color="auto" w:fill="auto"/>
            <w:vAlign w:val="bottom"/>
          </w:tcPr>
          <w:p w14:paraId="7A946817"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33.2±23.3</w:t>
            </w:r>
          </w:p>
        </w:tc>
        <w:tc>
          <w:tcPr>
            <w:tcW w:w="1271" w:type="dxa"/>
            <w:shd w:val="clear" w:color="auto" w:fill="auto"/>
            <w:vAlign w:val="bottom"/>
          </w:tcPr>
          <w:p w14:paraId="2A6A4460"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60.0±38.3</w:t>
            </w:r>
          </w:p>
        </w:tc>
        <w:tc>
          <w:tcPr>
            <w:tcW w:w="1155" w:type="dxa"/>
            <w:shd w:val="clear" w:color="auto" w:fill="auto"/>
            <w:vAlign w:val="bottom"/>
          </w:tcPr>
          <w:p w14:paraId="49CDE0D4"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3.0±3.6</w:t>
            </w:r>
          </w:p>
        </w:tc>
        <w:tc>
          <w:tcPr>
            <w:tcW w:w="1155" w:type="dxa"/>
            <w:shd w:val="clear" w:color="auto" w:fill="auto"/>
            <w:vAlign w:val="bottom"/>
          </w:tcPr>
          <w:p w14:paraId="7A370991"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7.6±6.6</w:t>
            </w:r>
          </w:p>
        </w:tc>
      </w:tr>
      <w:tr w:rsidR="009451EA" w14:paraId="0FC64507" w14:textId="77777777" w:rsidTr="009451EA">
        <w:trPr>
          <w:trHeight w:val="285"/>
          <w:jc w:val="center"/>
        </w:trPr>
        <w:tc>
          <w:tcPr>
            <w:tcW w:w="1719" w:type="dxa"/>
            <w:shd w:val="clear" w:color="auto" w:fill="auto"/>
            <w:vAlign w:val="bottom"/>
          </w:tcPr>
          <w:p w14:paraId="6AE47C4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Severe SAHS</w:t>
            </w:r>
          </w:p>
        </w:tc>
        <w:tc>
          <w:tcPr>
            <w:tcW w:w="1271" w:type="dxa"/>
            <w:shd w:val="clear" w:color="auto" w:fill="auto"/>
            <w:vAlign w:val="bottom"/>
          </w:tcPr>
          <w:p w14:paraId="5A7FFABE"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191.8±70.5</w:t>
            </w:r>
          </w:p>
        </w:tc>
        <w:tc>
          <w:tcPr>
            <w:tcW w:w="1271" w:type="dxa"/>
            <w:shd w:val="clear" w:color="auto" w:fill="auto"/>
            <w:vAlign w:val="bottom"/>
          </w:tcPr>
          <w:p w14:paraId="7AC33425"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216.2±71.0</w:t>
            </w:r>
          </w:p>
        </w:tc>
        <w:tc>
          <w:tcPr>
            <w:tcW w:w="1155" w:type="dxa"/>
            <w:shd w:val="clear" w:color="auto" w:fill="auto"/>
            <w:vAlign w:val="bottom"/>
          </w:tcPr>
          <w:p w14:paraId="2DB46993"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3.8±16.3</w:t>
            </w:r>
          </w:p>
        </w:tc>
        <w:tc>
          <w:tcPr>
            <w:tcW w:w="1155" w:type="dxa"/>
            <w:shd w:val="clear" w:color="auto" w:fill="auto"/>
            <w:vAlign w:val="bottom"/>
          </w:tcPr>
          <w:p w14:paraId="7D43093C" w14:textId="77777777" w:rsidR="009451EA" w:rsidRDefault="009451EA" w:rsidP="009451EA">
            <w:pPr>
              <w:widowControl/>
              <w:jc w:val="left"/>
              <w:rPr>
                <w:rFonts w:eastAsiaTheme="minorHAnsi" w:cs="宋体"/>
                <w:color w:val="000000"/>
                <w:kern w:val="0"/>
                <w:sz w:val="22"/>
              </w:rPr>
            </w:pPr>
            <w:r>
              <w:rPr>
                <w:rFonts w:eastAsiaTheme="minorHAnsi" w:cs="宋体" w:hint="eastAsia"/>
                <w:color w:val="000000"/>
                <w:kern w:val="0"/>
                <w:sz w:val="22"/>
              </w:rPr>
              <w:t>40.7±14.0</w:t>
            </w:r>
          </w:p>
        </w:tc>
      </w:tr>
    </w:tbl>
    <w:p w14:paraId="4C2237DC" w14:textId="716FE141" w:rsidR="00310DE6" w:rsidRPr="006213E7" w:rsidRDefault="00310DE6">
      <w:pPr>
        <w:rPr>
          <w:highlight w:val="yellow"/>
        </w:rPr>
      </w:pPr>
    </w:p>
    <w:p w14:paraId="57C5CD49" w14:textId="1B76A372" w:rsidR="00310DE6" w:rsidRDefault="008F2052">
      <w:pPr>
        <w:tabs>
          <w:tab w:val="center" w:pos="4156"/>
          <w:tab w:val="right" w:pos="10109"/>
        </w:tabs>
      </w:pPr>
      <w:r>
        <w:t xml:space="preserve">We also tested the training and prediction speed of the cascading detection model. It cost </w:t>
      </w:r>
      <w:r w:rsidR="001F6AC3">
        <w:t xml:space="preserve">the model </w:t>
      </w:r>
      <w:r>
        <w:t xml:space="preserve">13.9s to </w:t>
      </w:r>
      <w:r w:rsidR="001F6AC3">
        <w:t xml:space="preserve">get </w:t>
      </w:r>
      <w:r>
        <w:t>train</w:t>
      </w:r>
      <w:r w:rsidR="001F6AC3">
        <w:t xml:space="preserve">ed </w:t>
      </w:r>
      <w:r>
        <w:t xml:space="preserve">while </w:t>
      </w:r>
      <w:r w:rsidR="001F6AC3">
        <w:t xml:space="preserve">only </w:t>
      </w:r>
      <w:r>
        <w:t xml:space="preserve">9.1s to provide the results of all segments with </w:t>
      </w:r>
      <w:r w:rsidR="001F6AC3">
        <w:t xml:space="preserve">every subject’s AHI and SAHS severity. 37ms were cost for predicting one segment on average and 0.6s </w:t>
      </w:r>
      <w:r w:rsidR="00BC325D">
        <w:t>was</w:t>
      </w:r>
      <w:r w:rsidR="001F6AC3">
        <w:t xml:space="preserve"> cost for predicting all SAHS events and AHI for one subject on average. Which implies that the model meets the needs of real-time detection for SAHS. </w:t>
      </w:r>
    </w:p>
    <w:p w14:paraId="0C2F8DE1" w14:textId="521AE3DA" w:rsidR="00310DE6" w:rsidRPr="00986A1B" w:rsidRDefault="00A83EA6" w:rsidP="00DD601F">
      <w:pPr>
        <w:rPr>
          <w:highlight w:val="yellow"/>
        </w:rPr>
      </w:pPr>
      <w:r w:rsidRPr="00A83EA6">
        <w:t>Table</w:t>
      </w:r>
      <w:r>
        <w:t xml:space="preserve"> 6 shows the comparison with other studies. It can be seen that our method illustrates a good sensitivity but not very good specificity. This is where we want to improve in the future. More importantly, the model not only can predict the severity of SAHS but also can provide the time information for each SAHS event. Meanwhile compared with other methods such as convolutional neural networks, </w:t>
      </w:r>
      <w:r w:rsidR="00713877">
        <w:t>a smaller number of hyperparameters and less computation are required in random forest. And the CART trees in the random forest can provide a better interpretability in clinical detection.</w:t>
      </w:r>
    </w:p>
    <w:p w14:paraId="1762B85F" w14:textId="77777777" w:rsidR="00310DE6" w:rsidRDefault="00310DE6"/>
    <w:p w14:paraId="72074099" w14:textId="4480E646" w:rsidR="001F6AC3" w:rsidRDefault="001F6AC3" w:rsidP="001F6AC3">
      <w:pPr>
        <w:pStyle w:val="a7"/>
        <w:keepNext/>
        <w:jc w:val="center"/>
      </w:pPr>
      <w:r>
        <w:t xml:space="preserve">Table </w:t>
      </w:r>
      <w:r w:rsidR="009B6D6C">
        <w:rPr>
          <w:noProof/>
        </w:rPr>
        <w:fldChar w:fldCharType="begin"/>
      </w:r>
      <w:r w:rsidR="009B6D6C">
        <w:rPr>
          <w:noProof/>
        </w:rPr>
        <w:instrText xml:space="preserve"> SEQ Table \* ARABIC </w:instrText>
      </w:r>
      <w:r w:rsidR="009B6D6C">
        <w:rPr>
          <w:noProof/>
        </w:rPr>
        <w:fldChar w:fldCharType="separate"/>
      </w:r>
      <w:r>
        <w:rPr>
          <w:noProof/>
        </w:rPr>
        <w:t>6</w:t>
      </w:r>
      <w:r w:rsidR="009B6D6C">
        <w:rPr>
          <w:noProof/>
        </w:rPr>
        <w:fldChar w:fldCharType="end"/>
      </w:r>
      <w:r>
        <w:t xml:space="preserve">. </w:t>
      </w:r>
      <w:r>
        <w:rPr>
          <w:rFonts w:hint="eastAsia"/>
        </w:rPr>
        <w:t>C</w:t>
      </w:r>
      <w:r>
        <w:t>omparison with other studies</w:t>
      </w:r>
    </w:p>
    <w:tbl>
      <w:tblPr>
        <w:tblW w:w="0" w:type="auto"/>
        <w:tblBorders>
          <w:top w:val="single" w:sz="4" w:space="0" w:color="auto"/>
          <w:bottom w:val="single" w:sz="4" w:space="0" w:color="auto"/>
          <w:insideH w:val="single" w:sz="4" w:space="0" w:color="auto"/>
        </w:tblBorders>
        <w:tblLook w:val="04A0" w:firstRow="1" w:lastRow="0" w:firstColumn="1" w:lastColumn="0" w:noHBand="0" w:noVBand="1"/>
      </w:tblPr>
      <w:tblGrid>
        <w:gridCol w:w="1466"/>
        <w:gridCol w:w="2237"/>
        <w:gridCol w:w="1386"/>
        <w:gridCol w:w="891"/>
        <w:gridCol w:w="764"/>
        <w:gridCol w:w="778"/>
        <w:gridCol w:w="784"/>
      </w:tblGrid>
      <w:tr w:rsidR="00310DE6" w14:paraId="17C255D3" w14:textId="77777777" w:rsidTr="00EF0341">
        <w:trPr>
          <w:trHeight w:val="285"/>
        </w:trPr>
        <w:tc>
          <w:tcPr>
            <w:tcW w:w="0" w:type="auto"/>
            <w:shd w:val="clear" w:color="auto" w:fill="auto"/>
            <w:vAlign w:val="center"/>
          </w:tcPr>
          <w:p w14:paraId="7D8A5BA4"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Related work</w:t>
            </w:r>
          </w:p>
        </w:tc>
        <w:tc>
          <w:tcPr>
            <w:tcW w:w="0" w:type="auto"/>
            <w:shd w:val="clear" w:color="auto" w:fill="auto"/>
            <w:vAlign w:val="center"/>
          </w:tcPr>
          <w:p w14:paraId="3FEAAF38"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Method</w:t>
            </w:r>
          </w:p>
        </w:tc>
        <w:tc>
          <w:tcPr>
            <w:tcW w:w="0" w:type="auto"/>
            <w:shd w:val="clear" w:color="auto" w:fill="auto"/>
            <w:vAlign w:val="center"/>
          </w:tcPr>
          <w:p w14:paraId="2950CEF0"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Signal</w:t>
            </w:r>
          </w:p>
        </w:tc>
        <w:tc>
          <w:tcPr>
            <w:tcW w:w="0" w:type="auto"/>
            <w:shd w:val="clear" w:color="auto" w:fill="auto"/>
            <w:vAlign w:val="center"/>
          </w:tcPr>
          <w:p w14:paraId="1C1F8DA1" w14:textId="77777777" w:rsidR="00310DE6" w:rsidRDefault="009A2410">
            <w:pPr>
              <w:widowControl/>
              <w:jc w:val="left"/>
              <w:rPr>
                <w:rFonts w:ascii="等线" w:eastAsia="等线" w:hAnsi="等线" w:cs="宋体"/>
                <w:color w:val="000000"/>
                <w:kern w:val="0"/>
                <w:sz w:val="22"/>
              </w:rPr>
            </w:pPr>
            <w:r>
              <w:rPr>
                <w:rFonts w:ascii="等线" w:eastAsia="等线" w:hAnsi="等线" w:cs="宋体" w:hint="eastAsia"/>
                <w:color w:val="000000"/>
                <w:kern w:val="0"/>
                <w:sz w:val="22"/>
              </w:rPr>
              <w:t>AHI cutoff</w:t>
            </w:r>
          </w:p>
        </w:tc>
        <w:tc>
          <w:tcPr>
            <w:tcW w:w="0" w:type="auto"/>
            <w:shd w:val="clear" w:color="auto" w:fill="auto"/>
            <w:vAlign w:val="center"/>
          </w:tcPr>
          <w:p w14:paraId="0189150F" w14:textId="747DC2CB" w:rsidR="00310DE6" w:rsidRDefault="00BC325D">
            <w:pPr>
              <w:widowControl/>
              <w:jc w:val="left"/>
              <w:rPr>
                <w:rFonts w:ascii="等线" w:eastAsia="等线" w:hAnsi="等线" w:cs="宋体"/>
                <w:color w:val="000000"/>
                <w:kern w:val="0"/>
                <w:sz w:val="22"/>
              </w:rPr>
            </w:pPr>
            <w:proofErr w:type="gramStart"/>
            <w:r>
              <w:rPr>
                <w:rFonts w:ascii="等线" w:eastAsia="等线" w:hAnsi="等线" w:cs="宋体"/>
                <w:color w:val="000000"/>
                <w:kern w:val="0"/>
                <w:sz w:val="22"/>
              </w:rPr>
              <w:t>acc</w:t>
            </w:r>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02F9A370" w14:textId="19CB0D77"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en</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c>
          <w:tcPr>
            <w:tcW w:w="0" w:type="auto"/>
            <w:shd w:val="clear" w:color="auto" w:fill="auto"/>
            <w:vAlign w:val="center"/>
          </w:tcPr>
          <w:p w14:paraId="3DFFC200" w14:textId="1DD05ABC" w:rsidR="00310DE6" w:rsidRDefault="009A2410">
            <w:pPr>
              <w:widowControl/>
              <w:jc w:val="left"/>
              <w:rPr>
                <w:rFonts w:ascii="等线" w:eastAsia="等线" w:hAnsi="等线" w:cs="宋体"/>
                <w:color w:val="000000"/>
                <w:kern w:val="0"/>
                <w:sz w:val="22"/>
              </w:rPr>
            </w:pPr>
            <w:proofErr w:type="spellStart"/>
            <w:proofErr w:type="gramStart"/>
            <w:r>
              <w:rPr>
                <w:rFonts w:ascii="等线" w:eastAsia="等线" w:hAnsi="等线" w:cs="宋体" w:hint="eastAsia"/>
                <w:color w:val="000000"/>
                <w:kern w:val="0"/>
                <w:sz w:val="22"/>
              </w:rPr>
              <w:t>spe</w:t>
            </w:r>
            <w:proofErr w:type="spellEnd"/>
            <w:r w:rsidR="009A52AE">
              <w:rPr>
                <w:rFonts w:ascii="等线" w:eastAsia="等线" w:hAnsi="等线" w:cs="宋体"/>
                <w:color w:val="000000"/>
                <w:kern w:val="0"/>
                <w:sz w:val="22"/>
              </w:rPr>
              <w:t>(</w:t>
            </w:r>
            <w:proofErr w:type="gramEnd"/>
            <w:r w:rsidR="009A52AE">
              <w:rPr>
                <w:rFonts w:ascii="等线" w:eastAsia="等线" w:hAnsi="等线" w:cs="宋体"/>
                <w:color w:val="000000"/>
                <w:kern w:val="0"/>
                <w:sz w:val="22"/>
              </w:rPr>
              <w:t>%)</w:t>
            </w:r>
          </w:p>
        </w:tc>
      </w:tr>
      <w:tr w:rsidR="00310DE6" w14:paraId="0B8437E3" w14:textId="77777777" w:rsidTr="00EF0341">
        <w:trPr>
          <w:trHeight w:val="285"/>
        </w:trPr>
        <w:tc>
          <w:tcPr>
            <w:tcW w:w="0" w:type="auto"/>
            <w:vMerge w:val="restart"/>
            <w:shd w:val="clear" w:color="auto" w:fill="auto"/>
            <w:vAlign w:val="center"/>
          </w:tcPr>
          <w:p w14:paraId="24CBAD35" w14:textId="3FFC2242"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an Ho Choi et al.</w:t>
            </w:r>
            <w:r>
              <w:rPr>
                <w:rFonts w:ascii="等线" w:eastAsia="等线" w:hAnsi="等线" w:cs="宋体"/>
                <w:color w:val="000000"/>
                <w:kern w:val="0"/>
                <w:sz w:val="22"/>
              </w:rPr>
              <w:fldChar w:fldCharType="begin"/>
            </w:r>
            <w:r w:rsidR="00FF1924">
              <w:rPr>
                <w:rFonts w:ascii="等线" w:eastAsia="等线" w:hAnsi="等线" w:cs="宋体"/>
                <w:color w:val="000000"/>
                <w:kern w:val="0"/>
                <w:sz w:val="22"/>
              </w:rPr>
              <w:instrText xml:space="preserve"> ADDIN EN.CITE &lt;EndNote&gt;&lt;Cite&gt;&lt;Author&gt;Choi&lt;/Author&gt;&lt;Year&gt;2018&lt;/Year&gt;&lt;RecNum&gt;2&lt;/RecNum&gt;&lt;DisplayText&gt;[6]&lt;/DisplayText&gt;&lt;record&gt;&lt;rec-number&gt;2&lt;/rec-number&gt;&lt;foreign-keys&gt;&lt;key app="EN" db-id="5zp0rzevixdad7eps2dpfwx9vfwwaafzs5ts" timestamp="1541986951"&gt;2&lt;/key&gt;&lt;/foreign-keys&gt;&lt;ref-type name="Journal Article"&gt;17&lt;/ref-type&gt;&lt;contributors&gt;&lt;authors&gt;&lt;author&gt;Choi, Sang Ho&lt;/author&gt;&lt;author&gt;Yoon, Heenam&lt;/author&gt;&lt;author&gt;Kim, Hyun Seok&lt;/author&gt;&lt;author&gt;Kim, Han Byul&lt;/author&gt;&lt;author&gt;Kwon, Hyun Bin&lt;/author&gt;&lt;author&gt;Oh, Sung Min&lt;/author&gt;&lt;author&gt;Lee, Yu Jin&lt;/author&gt;&lt;author&gt;Park, Kwang Suk&lt;/author&gt;&lt;/authors&gt;&lt;/contributors&gt;&lt;titles&gt;&lt;title&gt;Real-time apnea-hypopnea event detection during sleep by convolutional neural networks&lt;/title&gt;&lt;secondary-title&gt;Computers in Biology and Medicine&lt;/secondary-title&gt;&lt;/titles&gt;&lt;periodical&gt;&lt;full-title&gt;Computers in Biology and Medicine&lt;/full-title&gt;&lt;/periodical&gt;&lt;pages&gt;123-131&lt;/pages&gt;&lt;volume&gt;100&lt;/volume&gt;&lt;keywords&gt;&lt;keyword&gt;Apnea-hypopnea event detection&lt;/keyword&gt;&lt;keyword&gt;Convolutional neural networks&lt;/keyword&gt;&lt;keyword&gt;Real-time monitoring&lt;/keyword&gt;&lt;keyword&gt;Sleep apnea and hypopnea syndrome diagnosis&lt;/keyword&gt;&lt;keyword&gt;Nasal pressure signal&lt;/keyword&gt;&lt;/keywords&gt;&lt;dates&gt;&lt;year&gt;2018&lt;/year&gt;&lt;pub-dates&gt;&lt;date&gt;2018/09/01/&lt;/date&gt;&lt;/pub-dates&gt;&lt;/dates&gt;&lt;isbn&gt;0010-4825&lt;/isbn&gt;&lt;urls&gt;&lt;related-urls&gt;&lt;url&gt;http://www.sciencedirect.com/science/article/pii/S0010482518301768&lt;/url&gt;&lt;/related-urls&gt;&lt;/urls&gt;&lt;electronic-resource-num&gt;https://doi.org/10.1016/j.compbiomed.2018.06.028&lt;/electronic-resource-num&gt;&lt;/record&gt;&lt;/Cite&gt;&lt;/EndNote&gt;</w:instrText>
            </w:r>
            <w:r>
              <w:rPr>
                <w:rFonts w:ascii="等线" w:eastAsia="等线" w:hAnsi="等线" w:cs="宋体"/>
                <w:color w:val="000000"/>
                <w:kern w:val="0"/>
                <w:sz w:val="22"/>
              </w:rPr>
              <w:fldChar w:fldCharType="separate"/>
            </w:r>
            <w:r w:rsidR="00FF1924">
              <w:rPr>
                <w:rFonts w:ascii="等线" w:eastAsia="等线" w:hAnsi="等线" w:cs="宋体"/>
                <w:noProof/>
                <w:color w:val="000000"/>
                <w:kern w:val="0"/>
                <w:sz w:val="22"/>
              </w:rPr>
              <w:t>[6]</w:t>
            </w:r>
            <w:r>
              <w:rPr>
                <w:rFonts w:ascii="等线" w:eastAsia="等线" w:hAnsi="等线" w:cs="宋体"/>
                <w:color w:val="000000"/>
                <w:kern w:val="0"/>
                <w:sz w:val="22"/>
              </w:rPr>
              <w:fldChar w:fldCharType="end"/>
            </w:r>
          </w:p>
        </w:tc>
        <w:tc>
          <w:tcPr>
            <w:tcW w:w="0" w:type="auto"/>
            <w:vMerge w:val="restart"/>
            <w:shd w:val="clear" w:color="auto" w:fill="auto"/>
            <w:vAlign w:val="center"/>
          </w:tcPr>
          <w:p w14:paraId="34C0991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Convolutional neural networks</w:t>
            </w:r>
          </w:p>
        </w:tc>
        <w:tc>
          <w:tcPr>
            <w:tcW w:w="0" w:type="auto"/>
            <w:vMerge w:val="restart"/>
            <w:shd w:val="clear" w:color="auto" w:fill="auto"/>
            <w:vAlign w:val="center"/>
          </w:tcPr>
          <w:p w14:paraId="5BBD7166"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pressure</w:t>
            </w:r>
          </w:p>
        </w:tc>
        <w:tc>
          <w:tcPr>
            <w:tcW w:w="0" w:type="auto"/>
            <w:shd w:val="clear" w:color="auto" w:fill="auto"/>
            <w:vAlign w:val="center"/>
          </w:tcPr>
          <w:p w14:paraId="0DB44DC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919224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3444430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39CD13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4.6 </w:t>
            </w:r>
          </w:p>
        </w:tc>
      </w:tr>
      <w:tr w:rsidR="00310DE6" w14:paraId="434678FE" w14:textId="77777777" w:rsidTr="00EF0341">
        <w:trPr>
          <w:trHeight w:val="285"/>
        </w:trPr>
        <w:tc>
          <w:tcPr>
            <w:tcW w:w="0" w:type="auto"/>
            <w:vMerge/>
            <w:vAlign w:val="center"/>
          </w:tcPr>
          <w:p w14:paraId="6A60BFA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CA6433D"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16E4A8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2D44C6"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6B4612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3 </w:t>
            </w:r>
          </w:p>
        </w:tc>
        <w:tc>
          <w:tcPr>
            <w:tcW w:w="0" w:type="auto"/>
            <w:shd w:val="clear" w:color="auto" w:fill="auto"/>
            <w:vAlign w:val="center"/>
          </w:tcPr>
          <w:p w14:paraId="4101084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1 </w:t>
            </w:r>
          </w:p>
        </w:tc>
        <w:tc>
          <w:tcPr>
            <w:tcW w:w="0" w:type="auto"/>
            <w:shd w:val="clear" w:color="auto" w:fill="auto"/>
            <w:vAlign w:val="center"/>
          </w:tcPr>
          <w:p w14:paraId="5FA7CB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r>
      <w:tr w:rsidR="00310DE6" w14:paraId="2063F88A" w14:textId="77777777" w:rsidTr="00EF0341">
        <w:trPr>
          <w:trHeight w:val="285"/>
        </w:trPr>
        <w:tc>
          <w:tcPr>
            <w:tcW w:w="0" w:type="auto"/>
            <w:vMerge/>
            <w:vAlign w:val="center"/>
          </w:tcPr>
          <w:p w14:paraId="019C8FD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E466C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1EBED0A3"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1956CED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3248D3F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EF93CE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c>
          <w:tcPr>
            <w:tcW w:w="0" w:type="auto"/>
            <w:shd w:val="clear" w:color="auto" w:fill="auto"/>
            <w:vAlign w:val="center"/>
          </w:tcPr>
          <w:p w14:paraId="2AA1E89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2 </w:t>
            </w:r>
          </w:p>
        </w:tc>
      </w:tr>
      <w:tr w:rsidR="00310DE6" w14:paraId="4C838BD4" w14:textId="77777777" w:rsidTr="00EF0341">
        <w:trPr>
          <w:trHeight w:val="285"/>
        </w:trPr>
        <w:tc>
          <w:tcPr>
            <w:tcW w:w="0" w:type="auto"/>
            <w:vMerge w:val="restart"/>
            <w:shd w:val="clear" w:color="auto" w:fill="auto"/>
            <w:vAlign w:val="center"/>
          </w:tcPr>
          <w:p w14:paraId="36429542" w14:textId="4E64272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 xml:space="preserve">Da </w:t>
            </w:r>
            <w:proofErr w:type="spellStart"/>
            <w:r>
              <w:rPr>
                <w:rFonts w:ascii="等线" w:eastAsia="等线" w:hAnsi="等线" w:cs="宋体" w:hint="eastAsia"/>
                <w:color w:val="000000"/>
                <w:kern w:val="0"/>
                <w:sz w:val="22"/>
              </w:rPr>
              <w:t>Woon</w:t>
            </w:r>
            <w:proofErr w:type="spellEnd"/>
            <w:r>
              <w:rPr>
                <w:rFonts w:ascii="等线" w:eastAsia="等线" w:hAnsi="等线" w:cs="宋体" w:hint="eastAsia"/>
                <w:color w:val="000000"/>
                <w:kern w:val="0"/>
                <w:sz w:val="22"/>
              </w:rPr>
              <w:t xml:space="preserve"> Jung et al.</w:t>
            </w:r>
            <w:r>
              <w:rPr>
                <w:rFonts w:ascii="等线" w:eastAsia="等线" w:hAnsi="等线" w:cs="宋体"/>
                <w:color w:val="000000"/>
                <w:kern w:val="0"/>
                <w:sz w:val="22"/>
              </w:rPr>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rPr>
                <w:rFonts w:ascii="等线" w:eastAsia="等线" w:hAnsi="等线" w:cs="宋体"/>
                <w:color w:val="000000"/>
                <w:kern w:val="0"/>
                <w:sz w:val="22"/>
              </w:rPr>
              <w:instrText xml:space="preserve"> ADDIN EN.CITE </w:instrText>
            </w:r>
            <w:r w:rsidR="00FF1924">
              <w:rPr>
                <w:rFonts w:ascii="等线" w:eastAsia="等线" w:hAnsi="等线" w:cs="宋体"/>
                <w:color w:val="000000"/>
                <w:kern w:val="0"/>
                <w:sz w:val="22"/>
              </w:rPr>
              <w:fldChar w:fldCharType="begin">
                <w:fldData xml:space="preserve">PEVuZE5vdGU+PENpdGU+PEF1dGhvcj5KdW5nPC9BdXRob3I+PFllYXI+MjAxODwvWWVhcj48UmVj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=
</w:fldData>
              </w:fldChar>
            </w:r>
            <w:r w:rsidR="00FF1924">
              <w:rPr>
                <w:rFonts w:ascii="等线" w:eastAsia="等线" w:hAnsi="等线" w:cs="宋体"/>
                <w:color w:val="000000"/>
                <w:kern w:val="0"/>
                <w:sz w:val="22"/>
              </w:rPr>
              <w:instrText xml:space="preserve"> ADDIN EN.CITE.DATA </w:instrText>
            </w:r>
            <w:r w:rsidR="00FF1924">
              <w:rPr>
                <w:rFonts w:ascii="等线" w:eastAsia="等线" w:hAnsi="等线" w:cs="宋体"/>
                <w:color w:val="000000"/>
                <w:kern w:val="0"/>
                <w:sz w:val="22"/>
              </w:rPr>
            </w:r>
            <w:r w:rsidR="00FF1924">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FF1924">
              <w:rPr>
                <w:rFonts w:ascii="等线" w:eastAsia="等线" w:hAnsi="等线" w:cs="宋体"/>
                <w:noProof/>
                <w:color w:val="000000"/>
                <w:kern w:val="0"/>
                <w:sz w:val="22"/>
              </w:rPr>
              <w:t>[10]</w:t>
            </w:r>
            <w:r>
              <w:rPr>
                <w:rFonts w:ascii="等线" w:eastAsia="等线" w:hAnsi="等线" w:cs="宋体"/>
                <w:color w:val="000000"/>
                <w:kern w:val="0"/>
                <w:sz w:val="22"/>
              </w:rPr>
              <w:fldChar w:fldCharType="end"/>
            </w:r>
          </w:p>
        </w:tc>
        <w:tc>
          <w:tcPr>
            <w:tcW w:w="0" w:type="auto"/>
            <w:vMerge w:val="restart"/>
            <w:shd w:val="clear" w:color="auto" w:fill="auto"/>
            <w:vAlign w:val="center"/>
          </w:tcPr>
          <w:p w14:paraId="3364D7A0"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Regression Model</w:t>
            </w:r>
          </w:p>
        </w:tc>
        <w:tc>
          <w:tcPr>
            <w:tcW w:w="0" w:type="auto"/>
            <w:vMerge w:val="restart"/>
            <w:shd w:val="clear" w:color="auto" w:fill="auto"/>
            <w:vAlign w:val="center"/>
          </w:tcPr>
          <w:p w14:paraId="3EB0D603"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SpO2</w:t>
            </w:r>
          </w:p>
        </w:tc>
        <w:tc>
          <w:tcPr>
            <w:tcW w:w="0" w:type="auto"/>
            <w:shd w:val="clear" w:color="auto" w:fill="auto"/>
            <w:vAlign w:val="center"/>
          </w:tcPr>
          <w:p w14:paraId="210F167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5ADDCA3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8 </w:t>
            </w:r>
          </w:p>
        </w:tc>
        <w:tc>
          <w:tcPr>
            <w:tcW w:w="0" w:type="auto"/>
            <w:shd w:val="clear" w:color="auto" w:fill="auto"/>
            <w:vAlign w:val="center"/>
          </w:tcPr>
          <w:p w14:paraId="09A38AE8"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6 </w:t>
            </w:r>
          </w:p>
        </w:tc>
        <w:tc>
          <w:tcPr>
            <w:tcW w:w="0" w:type="auto"/>
            <w:shd w:val="clear" w:color="auto" w:fill="auto"/>
            <w:vAlign w:val="center"/>
          </w:tcPr>
          <w:p w14:paraId="6214A17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4 </w:t>
            </w:r>
          </w:p>
        </w:tc>
      </w:tr>
      <w:tr w:rsidR="00310DE6" w14:paraId="2C1147D9" w14:textId="77777777" w:rsidTr="00EF0341">
        <w:trPr>
          <w:trHeight w:val="285"/>
        </w:trPr>
        <w:tc>
          <w:tcPr>
            <w:tcW w:w="0" w:type="auto"/>
            <w:vMerge/>
            <w:vAlign w:val="center"/>
          </w:tcPr>
          <w:p w14:paraId="6D981AE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F4E114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70F98B2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305C90EB"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0</w:t>
            </w:r>
          </w:p>
        </w:tc>
        <w:tc>
          <w:tcPr>
            <w:tcW w:w="0" w:type="auto"/>
            <w:shd w:val="clear" w:color="auto" w:fill="auto"/>
            <w:vAlign w:val="center"/>
          </w:tcPr>
          <w:p w14:paraId="6A3045E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58F7D55D"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8.4 </w:t>
            </w:r>
          </w:p>
        </w:tc>
        <w:tc>
          <w:tcPr>
            <w:tcW w:w="0" w:type="auto"/>
            <w:shd w:val="clear" w:color="auto" w:fill="auto"/>
            <w:vAlign w:val="center"/>
          </w:tcPr>
          <w:p w14:paraId="36C12E12"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2.9 </w:t>
            </w:r>
          </w:p>
        </w:tc>
      </w:tr>
      <w:tr w:rsidR="00310DE6" w14:paraId="7A1DE2AB" w14:textId="77777777" w:rsidTr="00EF0341">
        <w:trPr>
          <w:trHeight w:val="285"/>
        </w:trPr>
        <w:tc>
          <w:tcPr>
            <w:tcW w:w="0" w:type="auto"/>
            <w:vMerge/>
            <w:vAlign w:val="center"/>
          </w:tcPr>
          <w:p w14:paraId="2DFE2B79"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AD67A0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61152E4C"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049DF0D4"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A2CB8F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5.7 </w:t>
            </w:r>
          </w:p>
        </w:tc>
        <w:tc>
          <w:tcPr>
            <w:tcW w:w="0" w:type="auto"/>
            <w:shd w:val="clear" w:color="auto" w:fill="auto"/>
            <w:vAlign w:val="center"/>
          </w:tcPr>
          <w:p w14:paraId="60C11EF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4 </w:t>
            </w:r>
          </w:p>
        </w:tc>
        <w:tc>
          <w:tcPr>
            <w:tcW w:w="0" w:type="auto"/>
            <w:shd w:val="clear" w:color="auto" w:fill="auto"/>
            <w:vAlign w:val="center"/>
          </w:tcPr>
          <w:p w14:paraId="6BCEDDBF"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4.6 </w:t>
            </w:r>
          </w:p>
        </w:tc>
      </w:tr>
      <w:tr w:rsidR="00310DE6" w14:paraId="13052964" w14:textId="77777777" w:rsidTr="00EF0341">
        <w:trPr>
          <w:trHeight w:val="285"/>
        </w:trPr>
        <w:tc>
          <w:tcPr>
            <w:tcW w:w="0" w:type="auto"/>
            <w:vMerge/>
            <w:vAlign w:val="center"/>
          </w:tcPr>
          <w:p w14:paraId="678DA4BE"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3FF5F925"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A63DE66"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4457E6B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7B3AD76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7 </w:t>
            </w:r>
          </w:p>
        </w:tc>
        <w:tc>
          <w:tcPr>
            <w:tcW w:w="0" w:type="auto"/>
            <w:shd w:val="clear" w:color="auto" w:fill="auto"/>
            <w:vAlign w:val="center"/>
          </w:tcPr>
          <w:p w14:paraId="1B65FA2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7.1 </w:t>
            </w:r>
          </w:p>
        </w:tc>
        <w:tc>
          <w:tcPr>
            <w:tcW w:w="0" w:type="auto"/>
            <w:shd w:val="clear" w:color="auto" w:fill="auto"/>
            <w:vAlign w:val="center"/>
          </w:tcPr>
          <w:p w14:paraId="323AC0DA"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6.5 </w:t>
            </w:r>
          </w:p>
        </w:tc>
      </w:tr>
      <w:tr w:rsidR="00310DE6" w14:paraId="4FD48BC3" w14:textId="77777777" w:rsidTr="00EF0341">
        <w:trPr>
          <w:trHeight w:val="285"/>
        </w:trPr>
        <w:tc>
          <w:tcPr>
            <w:tcW w:w="0" w:type="auto"/>
            <w:vMerge w:val="restart"/>
            <w:shd w:val="clear" w:color="auto" w:fill="auto"/>
            <w:vAlign w:val="center"/>
          </w:tcPr>
          <w:p w14:paraId="48118BAA" w14:textId="573FD12A"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Gonzalo C et al.</w:t>
            </w:r>
            <w:r>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rPr>
                <w:rFonts w:ascii="等线" w:eastAsia="等线" w:hAnsi="等线" w:cs="宋体"/>
                <w:color w:val="000000"/>
                <w:kern w:val="0"/>
                <w:sz w:val="22"/>
              </w:rPr>
              <w:instrText xml:space="preserve"> ADDIN EN.CITE </w:instrText>
            </w:r>
            <w:r w:rsidR="00FF1924">
              <w:rPr>
                <w:rFonts w:ascii="等线" w:eastAsia="等线" w:hAnsi="等线" w:cs="宋体"/>
                <w:color w:val="000000"/>
                <w:kern w:val="0"/>
                <w:sz w:val="22"/>
              </w:rPr>
              <w:fldChar w:fldCharType="begin">
                <w:fldData xml:space="preserve">PEVuZE5vdGU+PENpdGU+PEF1dGhvcj5HdXRpZXJyZXotVG9iYWw8L0F1dGhvcj48WWVhcj4yMDE2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</w:fldData>
              </w:fldChar>
            </w:r>
            <w:r w:rsidR="00FF1924">
              <w:rPr>
                <w:rFonts w:ascii="等线" w:eastAsia="等线" w:hAnsi="等线" w:cs="宋体"/>
                <w:color w:val="000000"/>
                <w:kern w:val="0"/>
                <w:sz w:val="22"/>
              </w:rPr>
              <w:instrText xml:space="preserve"> ADDIN EN.CITE.DATA </w:instrText>
            </w:r>
            <w:r w:rsidR="00FF1924">
              <w:rPr>
                <w:rFonts w:ascii="等线" w:eastAsia="等线" w:hAnsi="等线" w:cs="宋体"/>
                <w:color w:val="000000"/>
                <w:kern w:val="0"/>
                <w:sz w:val="22"/>
              </w:rPr>
            </w:r>
            <w:r w:rsidR="00FF1924">
              <w:rPr>
                <w:rFonts w:ascii="等线" w:eastAsia="等线" w:hAnsi="等线" w:cs="宋体"/>
                <w:color w:val="000000"/>
                <w:kern w:val="0"/>
                <w:sz w:val="22"/>
              </w:rPr>
              <w:fldChar w:fldCharType="end"/>
            </w:r>
            <w:r>
              <w:rPr>
                <w:rFonts w:ascii="等线" w:eastAsia="等线" w:hAnsi="等线" w:cs="宋体"/>
                <w:color w:val="000000"/>
                <w:kern w:val="0"/>
                <w:sz w:val="22"/>
              </w:rPr>
            </w:r>
            <w:r>
              <w:rPr>
                <w:rFonts w:ascii="等线" w:eastAsia="等线" w:hAnsi="等线" w:cs="宋体"/>
                <w:color w:val="000000"/>
                <w:kern w:val="0"/>
                <w:sz w:val="22"/>
              </w:rPr>
              <w:fldChar w:fldCharType="separate"/>
            </w:r>
            <w:r w:rsidR="00FF1924">
              <w:rPr>
                <w:rFonts w:ascii="等线" w:eastAsia="等线" w:hAnsi="等线" w:cs="宋体"/>
                <w:noProof/>
                <w:color w:val="000000"/>
                <w:kern w:val="0"/>
                <w:sz w:val="22"/>
              </w:rPr>
              <w:t>[7]</w:t>
            </w:r>
            <w:r>
              <w:rPr>
                <w:rFonts w:ascii="等线" w:eastAsia="等线" w:hAnsi="等线" w:cs="宋体"/>
                <w:color w:val="000000"/>
                <w:kern w:val="0"/>
                <w:sz w:val="22"/>
              </w:rPr>
              <w:fldChar w:fldCharType="end"/>
            </w:r>
          </w:p>
        </w:tc>
        <w:tc>
          <w:tcPr>
            <w:tcW w:w="0" w:type="auto"/>
            <w:vMerge w:val="restart"/>
            <w:shd w:val="clear" w:color="auto" w:fill="auto"/>
            <w:vAlign w:val="center"/>
          </w:tcPr>
          <w:p w14:paraId="6427C449"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AdaBoost-Linear discriminant analysis</w:t>
            </w:r>
          </w:p>
        </w:tc>
        <w:tc>
          <w:tcPr>
            <w:tcW w:w="0" w:type="auto"/>
            <w:vMerge w:val="restart"/>
            <w:shd w:val="clear" w:color="auto" w:fill="auto"/>
            <w:vAlign w:val="center"/>
          </w:tcPr>
          <w:p w14:paraId="64A201F4" w14:textId="77777777" w:rsidR="00310DE6" w:rsidRDefault="009A2410">
            <w:pPr>
              <w:widowControl/>
              <w:jc w:val="center"/>
              <w:rPr>
                <w:rFonts w:ascii="等线" w:eastAsia="等线" w:hAnsi="等线" w:cs="宋体"/>
                <w:color w:val="000000"/>
                <w:kern w:val="0"/>
                <w:sz w:val="22"/>
              </w:rPr>
            </w:pPr>
            <w:r>
              <w:rPr>
                <w:rFonts w:ascii="等线" w:eastAsia="等线" w:hAnsi="等线" w:cs="宋体" w:hint="eastAsia"/>
                <w:color w:val="000000"/>
                <w:kern w:val="0"/>
                <w:sz w:val="22"/>
              </w:rPr>
              <w:t>Nasal flow</w:t>
            </w:r>
          </w:p>
        </w:tc>
        <w:tc>
          <w:tcPr>
            <w:tcW w:w="0" w:type="auto"/>
            <w:shd w:val="clear" w:color="auto" w:fill="auto"/>
            <w:vAlign w:val="center"/>
          </w:tcPr>
          <w:p w14:paraId="3631DAE3"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31A709D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6.5 </w:t>
            </w:r>
          </w:p>
        </w:tc>
        <w:tc>
          <w:tcPr>
            <w:tcW w:w="0" w:type="auto"/>
            <w:shd w:val="clear" w:color="auto" w:fill="auto"/>
            <w:vAlign w:val="center"/>
          </w:tcPr>
          <w:p w14:paraId="70321D21"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7.1 </w:t>
            </w:r>
          </w:p>
        </w:tc>
        <w:tc>
          <w:tcPr>
            <w:tcW w:w="0" w:type="auto"/>
            <w:shd w:val="clear" w:color="auto" w:fill="auto"/>
            <w:vAlign w:val="center"/>
          </w:tcPr>
          <w:p w14:paraId="4D945D8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0.0 </w:t>
            </w:r>
          </w:p>
        </w:tc>
      </w:tr>
      <w:tr w:rsidR="00310DE6" w14:paraId="4E8800EB" w14:textId="77777777" w:rsidTr="00EF0341">
        <w:trPr>
          <w:trHeight w:val="285"/>
        </w:trPr>
        <w:tc>
          <w:tcPr>
            <w:tcW w:w="0" w:type="auto"/>
            <w:vMerge/>
            <w:vAlign w:val="center"/>
          </w:tcPr>
          <w:p w14:paraId="28028684"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3EF4528"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0D3CC2C9"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6F0955C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542CE5C5"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1.0 </w:t>
            </w:r>
          </w:p>
        </w:tc>
        <w:tc>
          <w:tcPr>
            <w:tcW w:w="0" w:type="auto"/>
            <w:shd w:val="clear" w:color="auto" w:fill="auto"/>
            <w:vAlign w:val="center"/>
          </w:tcPr>
          <w:p w14:paraId="5977AA2E"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5.9 </w:t>
            </w:r>
          </w:p>
        </w:tc>
        <w:tc>
          <w:tcPr>
            <w:tcW w:w="0" w:type="auto"/>
            <w:shd w:val="clear" w:color="auto" w:fill="auto"/>
            <w:vAlign w:val="center"/>
          </w:tcPr>
          <w:p w14:paraId="5EC88AF7"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2.9 </w:t>
            </w:r>
          </w:p>
        </w:tc>
      </w:tr>
      <w:tr w:rsidR="00310DE6" w14:paraId="4F7FD79B" w14:textId="77777777" w:rsidTr="00EF0341">
        <w:trPr>
          <w:trHeight w:val="285"/>
        </w:trPr>
        <w:tc>
          <w:tcPr>
            <w:tcW w:w="0" w:type="auto"/>
            <w:vMerge/>
            <w:vAlign w:val="center"/>
          </w:tcPr>
          <w:p w14:paraId="52981362"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2F2C728A" w14:textId="77777777" w:rsidR="00310DE6" w:rsidRDefault="00310DE6">
            <w:pPr>
              <w:widowControl/>
              <w:jc w:val="left"/>
              <w:rPr>
                <w:rFonts w:ascii="等线" w:eastAsia="等线" w:hAnsi="等线" w:cs="宋体"/>
                <w:color w:val="000000"/>
                <w:kern w:val="0"/>
                <w:sz w:val="22"/>
              </w:rPr>
            </w:pPr>
          </w:p>
        </w:tc>
        <w:tc>
          <w:tcPr>
            <w:tcW w:w="0" w:type="auto"/>
            <w:vMerge/>
            <w:vAlign w:val="center"/>
          </w:tcPr>
          <w:p w14:paraId="5732ED1A" w14:textId="77777777" w:rsidR="00310DE6" w:rsidRDefault="00310DE6">
            <w:pPr>
              <w:widowControl/>
              <w:jc w:val="left"/>
              <w:rPr>
                <w:rFonts w:ascii="等线" w:eastAsia="等线" w:hAnsi="等线" w:cs="宋体"/>
                <w:color w:val="000000"/>
                <w:kern w:val="0"/>
                <w:sz w:val="22"/>
              </w:rPr>
            </w:pPr>
          </w:p>
        </w:tc>
        <w:tc>
          <w:tcPr>
            <w:tcW w:w="0" w:type="auto"/>
            <w:shd w:val="clear" w:color="auto" w:fill="auto"/>
            <w:vAlign w:val="center"/>
          </w:tcPr>
          <w:p w14:paraId="57BED78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4F5F7B7C"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82.5 </w:t>
            </w:r>
          </w:p>
        </w:tc>
        <w:tc>
          <w:tcPr>
            <w:tcW w:w="0" w:type="auto"/>
            <w:shd w:val="clear" w:color="auto" w:fill="auto"/>
            <w:vAlign w:val="center"/>
          </w:tcPr>
          <w:p w14:paraId="1D112049"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74.2 </w:t>
            </w:r>
          </w:p>
        </w:tc>
        <w:tc>
          <w:tcPr>
            <w:tcW w:w="0" w:type="auto"/>
            <w:shd w:val="clear" w:color="auto" w:fill="auto"/>
            <w:vAlign w:val="center"/>
          </w:tcPr>
          <w:p w14:paraId="35105B00" w14:textId="77777777" w:rsidR="00310DE6" w:rsidRDefault="009A2410">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90.6 </w:t>
            </w:r>
          </w:p>
        </w:tc>
      </w:tr>
      <w:tr w:rsidR="00E26F1E" w14:paraId="57152CCB" w14:textId="77777777" w:rsidTr="00EF0341">
        <w:trPr>
          <w:trHeight w:val="285"/>
        </w:trPr>
        <w:tc>
          <w:tcPr>
            <w:tcW w:w="0" w:type="auto"/>
            <w:vMerge w:val="restart"/>
            <w:vAlign w:val="center"/>
          </w:tcPr>
          <w:p w14:paraId="2FF43E5C" w14:textId="3B4D075E" w:rsidR="00E26F1E" w:rsidRDefault="00E26F1E" w:rsidP="00E26F1E">
            <w:pPr>
              <w:widowControl/>
              <w:jc w:val="left"/>
              <w:rPr>
                <w:rFonts w:ascii="等线" w:eastAsia="等线" w:hAnsi="等线" w:cs="宋体"/>
                <w:color w:val="000000"/>
                <w:kern w:val="0"/>
                <w:sz w:val="22"/>
              </w:rPr>
            </w:pPr>
            <w:r>
              <w:rPr>
                <w:rFonts w:ascii="等线" w:eastAsia="等线" w:hAnsi="等线" w:cs="宋体" w:hint="eastAsia"/>
                <w:color w:val="000000"/>
                <w:kern w:val="0"/>
                <w:sz w:val="22"/>
              </w:rPr>
              <w:t>Our study</w:t>
            </w:r>
          </w:p>
        </w:tc>
        <w:tc>
          <w:tcPr>
            <w:tcW w:w="0" w:type="auto"/>
            <w:vMerge w:val="restart"/>
            <w:vAlign w:val="center"/>
          </w:tcPr>
          <w:p w14:paraId="4809200B" w14:textId="152077C5" w:rsidR="00E26F1E" w:rsidRDefault="00E26F1E" w:rsidP="00E26F1E">
            <w:pPr>
              <w:widowControl/>
              <w:jc w:val="left"/>
              <w:rPr>
                <w:rFonts w:ascii="等线" w:eastAsia="等线" w:hAnsi="等线" w:cs="宋体"/>
                <w:color w:val="000000"/>
                <w:kern w:val="0"/>
                <w:sz w:val="22"/>
              </w:rPr>
            </w:pPr>
            <w:r>
              <w:rPr>
                <w:rFonts w:ascii="等线" w:eastAsia="等线" w:hAnsi="等线" w:cs="宋体"/>
                <w:color w:val="000000"/>
                <w:kern w:val="0"/>
                <w:sz w:val="22"/>
              </w:rPr>
              <w:t>Cascade of random forests</w:t>
            </w:r>
          </w:p>
        </w:tc>
        <w:tc>
          <w:tcPr>
            <w:tcW w:w="0" w:type="auto"/>
            <w:vMerge w:val="restart"/>
            <w:vAlign w:val="center"/>
          </w:tcPr>
          <w:p w14:paraId="211F30EC" w14:textId="199F7325" w:rsidR="00E26F1E" w:rsidRDefault="00E26F1E" w:rsidP="00E26F1E">
            <w:pPr>
              <w:widowControl/>
              <w:jc w:val="left"/>
              <w:rPr>
                <w:rFonts w:ascii="等线" w:eastAsia="等线" w:hAnsi="等线" w:cs="宋体"/>
                <w:color w:val="000000"/>
                <w:kern w:val="0"/>
                <w:sz w:val="22"/>
              </w:rPr>
            </w:pPr>
            <w:r>
              <w:rPr>
                <w:rFonts w:ascii="等线" w:eastAsia="等线" w:hAnsi="等线" w:cs="宋体" w:hint="eastAsia"/>
                <w:color w:val="000000"/>
                <w:kern w:val="0"/>
                <w:sz w:val="22"/>
              </w:rPr>
              <w:t>Nasal flow and SpO2</w:t>
            </w:r>
          </w:p>
        </w:tc>
        <w:tc>
          <w:tcPr>
            <w:tcW w:w="0" w:type="auto"/>
            <w:shd w:val="clear" w:color="auto" w:fill="auto"/>
            <w:vAlign w:val="center"/>
          </w:tcPr>
          <w:p w14:paraId="44A488EE" w14:textId="15111D39"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5</w:t>
            </w:r>
          </w:p>
        </w:tc>
        <w:tc>
          <w:tcPr>
            <w:tcW w:w="0" w:type="auto"/>
            <w:shd w:val="clear" w:color="auto" w:fill="auto"/>
            <w:vAlign w:val="center"/>
          </w:tcPr>
          <w:p w14:paraId="7725D8F7" w14:textId="4C9AD1D2"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02017904" w14:textId="6A705561"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0D8C368B" w14:textId="7288603F"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r>
      <w:tr w:rsidR="00E26F1E" w14:paraId="2EF59B23" w14:textId="77777777" w:rsidTr="00EF0341">
        <w:trPr>
          <w:trHeight w:val="285"/>
        </w:trPr>
        <w:tc>
          <w:tcPr>
            <w:tcW w:w="0" w:type="auto"/>
            <w:vMerge/>
            <w:vAlign w:val="center"/>
          </w:tcPr>
          <w:p w14:paraId="0202C68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F85DE23"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0DA7C30E"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77F2AE80" w14:textId="1F4D49A9"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15</w:t>
            </w:r>
          </w:p>
        </w:tc>
        <w:tc>
          <w:tcPr>
            <w:tcW w:w="0" w:type="auto"/>
            <w:shd w:val="clear" w:color="auto" w:fill="auto"/>
            <w:vAlign w:val="center"/>
          </w:tcPr>
          <w:p w14:paraId="341D4A1B" w14:textId="730F97DB" w:rsidR="00E26F1E" w:rsidRDefault="00E26F1E" w:rsidP="00E26F1E">
            <w:pPr>
              <w:widowControl/>
              <w:jc w:val="right"/>
              <w:rPr>
                <w:rFonts w:ascii="等线" w:eastAsia="等线" w:hAnsi="等线" w:cs="宋体"/>
                <w:color w:val="000000"/>
                <w:kern w:val="0"/>
                <w:sz w:val="22"/>
              </w:rPr>
            </w:pPr>
            <w:r>
              <w:rPr>
                <w:rFonts w:ascii="等线" w:hAnsi="等线"/>
                <w:color w:val="000000"/>
                <w:kern w:val="0"/>
                <w:sz w:val="22"/>
                <w:highlight w:val="yellow"/>
                <w:rPrChange w:id="11" w:author="sunset" w:date="2018-12-24T09:36:00Z">
                  <w:rPr>
                    <w:rFonts w:ascii="等线" w:eastAsia="等线" w:hAnsi="等线" w:cs="宋体"/>
                    <w:color w:val="000000"/>
                    <w:kern w:val="0"/>
                    <w:sz w:val="22"/>
                  </w:rPr>
                </w:rPrChange>
              </w:rPr>
              <w:t>9</w:t>
            </w:r>
            <w:r>
              <w:rPr>
                <w:rFonts w:ascii="等线" w:hAnsi="等线"/>
                <w:color w:val="000000"/>
                <w:kern w:val="0"/>
                <w:sz w:val="22"/>
                <w:highlight w:val="yellow"/>
              </w:rPr>
              <w:t>3</w:t>
            </w:r>
            <w:r>
              <w:rPr>
                <w:rFonts w:ascii="等线" w:hAnsi="等线"/>
                <w:color w:val="000000"/>
                <w:kern w:val="0"/>
                <w:sz w:val="22"/>
                <w:highlight w:val="yellow"/>
                <w:rPrChange w:id="12" w:author="sunset" w:date="2018-12-24T09:36:00Z">
                  <w:rPr>
                    <w:rFonts w:ascii="等线" w:eastAsia="等线" w:hAnsi="等线" w:cs="宋体"/>
                    <w:color w:val="000000"/>
                    <w:kern w:val="0"/>
                    <w:sz w:val="22"/>
                  </w:rPr>
                </w:rPrChange>
              </w:rPr>
              <w:t xml:space="preserve">.3 </w:t>
            </w:r>
          </w:p>
        </w:tc>
        <w:tc>
          <w:tcPr>
            <w:tcW w:w="0" w:type="auto"/>
            <w:shd w:val="clear" w:color="auto" w:fill="auto"/>
            <w:vAlign w:val="center"/>
          </w:tcPr>
          <w:p w14:paraId="62B0ACF9" w14:textId="3841A6FE"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2EE8AB05" w14:textId="49B0309F" w:rsidR="00E26F1E" w:rsidRDefault="00E26F1E" w:rsidP="00E26F1E">
            <w:pPr>
              <w:widowControl/>
              <w:jc w:val="right"/>
              <w:rPr>
                <w:rFonts w:ascii="等线" w:eastAsia="等线" w:hAnsi="等线" w:cs="宋体"/>
                <w:color w:val="000000"/>
                <w:kern w:val="0"/>
                <w:sz w:val="22"/>
              </w:rPr>
            </w:pPr>
            <w:r>
              <w:rPr>
                <w:rFonts w:ascii="等线" w:hAnsi="等线"/>
                <w:color w:val="000000"/>
                <w:kern w:val="0"/>
                <w:sz w:val="22"/>
                <w:highlight w:val="yellow"/>
                <w:shd w:val="pct10" w:color="auto" w:fill="FFFFFF"/>
              </w:rPr>
              <w:t>83.3</w:t>
            </w:r>
            <w:r>
              <w:rPr>
                <w:rFonts w:ascii="等线" w:hAnsi="等线"/>
                <w:color w:val="000000"/>
                <w:kern w:val="0"/>
                <w:sz w:val="22"/>
                <w:highlight w:val="yellow"/>
                <w:shd w:val="pct10" w:color="auto" w:fill="FFFFFF"/>
                <w:rPrChange w:id="13" w:author="sunset" w:date="2018-12-24T09:36:00Z">
                  <w:rPr>
                    <w:rFonts w:ascii="等线" w:eastAsia="等线" w:hAnsi="等线" w:cs="宋体"/>
                    <w:color w:val="000000"/>
                    <w:kern w:val="0"/>
                    <w:sz w:val="22"/>
                  </w:rPr>
                </w:rPrChange>
              </w:rPr>
              <w:t xml:space="preserve"> </w:t>
            </w:r>
          </w:p>
        </w:tc>
      </w:tr>
      <w:tr w:rsidR="00E26F1E" w14:paraId="0E26B7B9" w14:textId="77777777" w:rsidTr="00EF0341">
        <w:trPr>
          <w:trHeight w:val="285"/>
        </w:trPr>
        <w:tc>
          <w:tcPr>
            <w:tcW w:w="0" w:type="auto"/>
            <w:vMerge/>
            <w:vAlign w:val="center"/>
          </w:tcPr>
          <w:p w14:paraId="7601C2E0"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3C9E134C" w14:textId="77777777" w:rsidR="00E26F1E" w:rsidRDefault="00E26F1E" w:rsidP="00E26F1E">
            <w:pPr>
              <w:widowControl/>
              <w:jc w:val="left"/>
              <w:rPr>
                <w:rFonts w:ascii="等线" w:eastAsia="等线" w:hAnsi="等线" w:cs="宋体"/>
                <w:color w:val="000000"/>
                <w:kern w:val="0"/>
                <w:sz w:val="22"/>
              </w:rPr>
            </w:pPr>
          </w:p>
        </w:tc>
        <w:tc>
          <w:tcPr>
            <w:tcW w:w="0" w:type="auto"/>
            <w:vMerge/>
            <w:vAlign w:val="center"/>
          </w:tcPr>
          <w:p w14:paraId="17571145" w14:textId="77777777" w:rsidR="00E26F1E" w:rsidRDefault="00E26F1E" w:rsidP="00E26F1E">
            <w:pPr>
              <w:widowControl/>
              <w:jc w:val="left"/>
              <w:rPr>
                <w:rFonts w:ascii="等线" w:eastAsia="等线" w:hAnsi="等线" w:cs="宋体"/>
                <w:color w:val="000000"/>
                <w:kern w:val="0"/>
                <w:sz w:val="22"/>
              </w:rPr>
            </w:pPr>
          </w:p>
        </w:tc>
        <w:tc>
          <w:tcPr>
            <w:tcW w:w="0" w:type="auto"/>
            <w:shd w:val="clear" w:color="auto" w:fill="auto"/>
            <w:vAlign w:val="center"/>
          </w:tcPr>
          <w:p w14:paraId="023E4290" w14:textId="7E62F35E"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30</w:t>
            </w:r>
          </w:p>
        </w:tc>
        <w:tc>
          <w:tcPr>
            <w:tcW w:w="0" w:type="auto"/>
            <w:shd w:val="clear" w:color="auto" w:fill="auto"/>
            <w:vAlign w:val="center"/>
          </w:tcPr>
          <w:p w14:paraId="298C2E29" w14:textId="351F6212" w:rsidR="00E26F1E" w:rsidRPr="00E26F1E" w:rsidRDefault="00E26F1E" w:rsidP="00E26F1E">
            <w:pPr>
              <w:widowControl/>
              <w:jc w:val="right"/>
              <w:rPr>
                <w:rFonts w:ascii="等线" w:hAnsi="等线"/>
                <w:color w:val="000000"/>
                <w:kern w:val="0"/>
                <w:sz w:val="22"/>
                <w:highlight w:val="yellow"/>
              </w:rPr>
            </w:pPr>
            <w:r>
              <w:rPr>
                <w:rFonts w:ascii="等线" w:hAnsi="等线"/>
                <w:color w:val="000000"/>
                <w:kern w:val="0"/>
                <w:sz w:val="22"/>
                <w:highlight w:val="yellow"/>
              </w:rPr>
              <w:t>86.7</w:t>
            </w:r>
            <w:r>
              <w:rPr>
                <w:rFonts w:ascii="等线" w:hAnsi="等线"/>
                <w:color w:val="000000"/>
                <w:kern w:val="0"/>
                <w:sz w:val="22"/>
                <w:highlight w:val="yellow"/>
                <w:rPrChange w:id="14" w:author="sunset" w:date="2018-12-24T09:36:00Z">
                  <w:rPr>
                    <w:rFonts w:ascii="等线" w:eastAsia="等线" w:hAnsi="等线" w:cs="宋体"/>
                    <w:color w:val="000000"/>
                    <w:kern w:val="0"/>
                    <w:sz w:val="22"/>
                  </w:rPr>
                </w:rPrChange>
              </w:rPr>
              <w:t xml:space="preserve"> </w:t>
            </w:r>
          </w:p>
        </w:tc>
        <w:tc>
          <w:tcPr>
            <w:tcW w:w="0" w:type="auto"/>
            <w:shd w:val="clear" w:color="auto" w:fill="auto"/>
            <w:vAlign w:val="center"/>
          </w:tcPr>
          <w:p w14:paraId="01D395F2" w14:textId="10022F5F" w:rsidR="00E26F1E" w:rsidRDefault="00E26F1E" w:rsidP="00E26F1E">
            <w:pPr>
              <w:widowControl/>
              <w:jc w:val="right"/>
              <w:rPr>
                <w:rFonts w:ascii="等线" w:eastAsia="等线" w:hAnsi="等线" w:cs="宋体"/>
                <w:color w:val="000000"/>
                <w:kern w:val="0"/>
                <w:sz w:val="22"/>
              </w:rPr>
            </w:pPr>
            <w:r>
              <w:rPr>
                <w:rFonts w:ascii="等线" w:eastAsia="等线" w:hAnsi="等线" w:cs="宋体" w:hint="eastAsia"/>
                <w:color w:val="000000"/>
                <w:kern w:val="0"/>
                <w:sz w:val="22"/>
              </w:rPr>
              <w:t xml:space="preserve">100.0 </w:t>
            </w:r>
          </w:p>
        </w:tc>
        <w:tc>
          <w:tcPr>
            <w:tcW w:w="0" w:type="auto"/>
            <w:shd w:val="clear" w:color="auto" w:fill="auto"/>
            <w:vAlign w:val="center"/>
          </w:tcPr>
          <w:p w14:paraId="2D2C0E20" w14:textId="3EE01964" w:rsidR="00E26F1E" w:rsidRDefault="00E26F1E" w:rsidP="00E26F1E">
            <w:pPr>
              <w:widowControl/>
              <w:jc w:val="right"/>
              <w:rPr>
                <w:rFonts w:ascii="等线" w:hAnsi="等线"/>
                <w:color w:val="000000"/>
                <w:kern w:val="0"/>
                <w:sz w:val="22"/>
                <w:highlight w:val="yellow"/>
                <w:shd w:val="pct10" w:color="auto" w:fill="FFFFFF"/>
              </w:rPr>
            </w:pPr>
            <w:r>
              <w:rPr>
                <w:rFonts w:ascii="等线" w:hAnsi="等线"/>
                <w:color w:val="000000"/>
                <w:kern w:val="0"/>
                <w:sz w:val="22"/>
                <w:highlight w:val="yellow"/>
                <w:shd w:val="pct10" w:color="auto" w:fill="FFFFFF"/>
              </w:rPr>
              <w:t>80.0</w:t>
            </w:r>
            <w:r>
              <w:rPr>
                <w:rFonts w:ascii="等线" w:hAnsi="等线"/>
                <w:color w:val="000000"/>
                <w:kern w:val="0"/>
                <w:sz w:val="22"/>
                <w:highlight w:val="yellow"/>
                <w:shd w:val="pct10" w:color="auto" w:fill="FFFFFF"/>
                <w:rPrChange w:id="15" w:author="sunset" w:date="2018-12-24T09:36:00Z">
                  <w:rPr>
                    <w:rFonts w:ascii="等线" w:eastAsia="等线" w:hAnsi="等线" w:cs="宋体"/>
                    <w:color w:val="000000"/>
                    <w:kern w:val="0"/>
                    <w:sz w:val="22"/>
                  </w:rPr>
                </w:rPrChange>
              </w:rPr>
              <w:t xml:space="preserve"> </w:t>
            </w:r>
          </w:p>
        </w:tc>
      </w:tr>
    </w:tbl>
    <w:p w14:paraId="767F2F85" w14:textId="77777777" w:rsidR="00310DE6" w:rsidRDefault="00310DE6"/>
    <w:p w14:paraId="084EF5D5" w14:textId="5F7C3D1D" w:rsidR="00310DE6" w:rsidRDefault="00713877">
      <w:r>
        <w:t xml:space="preserve">At the same time, there are still some limitations in our research. First, we have no further classified SAHS events into apnea events and hypopnea events which may provide more information in clinical diagnosis. In addition, the model has not been tested in an online environment. We hope to confirm the usability of our method in the future. </w:t>
      </w:r>
    </w:p>
    <w:p w14:paraId="5839B13D" w14:textId="77777777" w:rsidR="00310DE6" w:rsidRDefault="00310DE6"/>
    <w:p w14:paraId="3851483A" w14:textId="576B2475" w:rsidR="00310DE6" w:rsidRDefault="00713877">
      <w:pPr>
        <w:rPr>
          <w:b/>
        </w:rPr>
      </w:pPr>
      <w:r>
        <w:rPr>
          <w:rFonts w:hint="eastAsia"/>
          <w:b/>
        </w:rPr>
        <w:t>C</w:t>
      </w:r>
      <w:r>
        <w:rPr>
          <w:b/>
        </w:rPr>
        <w:t>onclusion</w:t>
      </w:r>
    </w:p>
    <w:p w14:paraId="214CB576" w14:textId="5CA84E48" w:rsidR="00310DE6" w:rsidRDefault="00713877">
      <w:r>
        <w:t>The purpose of this study is to propose a model for real-time detection of SAHS. Based on the morphological features of NF and SpO</w:t>
      </w:r>
      <w:r w:rsidRPr="00713877">
        <w:rPr>
          <w:vertAlign w:val="subscript"/>
        </w:rPr>
        <w:t>2</w:t>
      </w:r>
      <w:r>
        <w:t xml:space="preserve">, the cascade of 60-second detector and 10-second detector can not only predict the AHI and SAHS severity, but </w:t>
      </w:r>
      <w:r w:rsidR="00645393">
        <w:t>can also provide</w:t>
      </w:r>
      <w:r>
        <w:t xml:space="preserve"> the start and end time information of each SAHS event. Compared </w:t>
      </w:r>
      <w:r w:rsidR="00600485">
        <w:t>with previous research, the cascading detection model based on random forest is able to provide better interpretation and effectively reduces the computational complexity. Therefore</w:t>
      </w:r>
      <w:r w:rsidR="0039059F">
        <w:t>,</w:t>
      </w:r>
      <w:r w:rsidR="00600485">
        <w:t xml:space="preserve"> it is expected to be an effective too</w:t>
      </w:r>
      <w:r w:rsidR="003E2D27">
        <w:t>l</w:t>
      </w:r>
      <w:r w:rsidR="00600485">
        <w:t xml:space="preserve"> for SAHS diagnosis.</w:t>
      </w:r>
    </w:p>
    <w:p w14:paraId="49541B19" w14:textId="77777777" w:rsidR="00310DE6" w:rsidRDefault="00310DE6"/>
    <w:p w14:paraId="66491CF2" w14:textId="77777777" w:rsidR="00E26F1E" w:rsidRPr="00E26F1E" w:rsidRDefault="009A2410" w:rsidP="00E26F1E">
      <w:pPr>
        <w:pStyle w:val="EndNoteBibliography"/>
        <w:ind w:left="720" w:hanging="720"/>
        <w:rPr>
          <w:noProof/>
        </w:rPr>
      </w:pPr>
      <w:r>
        <w:fldChar w:fldCharType="begin"/>
      </w:r>
      <w:r>
        <w:instrText xml:space="preserve"> ADDIN EN.REFLIST </w:instrText>
      </w:r>
      <w:r>
        <w:fldChar w:fldCharType="separate"/>
      </w:r>
      <w:r w:rsidR="00E26F1E" w:rsidRPr="00E26F1E">
        <w:rPr>
          <w:noProof/>
        </w:rPr>
        <w:t>[1]</w:t>
      </w:r>
      <w:r w:rsidR="00E26F1E" w:rsidRPr="00E26F1E">
        <w:rPr>
          <w:noProof/>
        </w:rPr>
        <w:tab/>
        <w:t xml:space="preserve">A. S. Jordan, D. G. McSharry, and A. Malhotra, "Adult obstructive sleep apnoea," </w:t>
      </w:r>
      <w:r w:rsidR="00E26F1E" w:rsidRPr="00E26F1E">
        <w:rPr>
          <w:i/>
          <w:noProof/>
        </w:rPr>
        <w:t xml:space="preserve">Lancet, </w:t>
      </w:r>
      <w:r w:rsidR="00E26F1E" w:rsidRPr="00E26F1E">
        <w:rPr>
          <w:noProof/>
        </w:rPr>
        <w:t>vol. 383, no. 9918, pp. 736-747, Feb 22 2014.</w:t>
      </w:r>
    </w:p>
    <w:p w14:paraId="665D12F9" w14:textId="77777777" w:rsidR="00E26F1E" w:rsidRPr="00E26F1E" w:rsidRDefault="00E26F1E" w:rsidP="00E26F1E">
      <w:pPr>
        <w:pStyle w:val="EndNoteBibliography"/>
        <w:ind w:left="720" w:hanging="720"/>
        <w:rPr>
          <w:noProof/>
        </w:rPr>
      </w:pPr>
      <w:r w:rsidRPr="00E26F1E">
        <w:rPr>
          <w:noProof/>
        </w:rPr>
        <w:t>[2]</w:t>
      </w:r>
      <w:r w:rsidRPr="00E26F1E">
        <w:rPr>
          <w:noProof/>
        </w:rPr>
        <w:tab/>
        <w:t xml:space="preserve">T. Young, M. Palta, J. Dempsey, J. Skatrud, S. Weber, and S. Badr, "The occurrence of sleep-disordered breathing among middle-aged adults," </w:t>
      </w:r>
      <w:r w:rsidRPr="00E26F1E">
        <w:rPr>
          <w:i/>
          <w:noProof/>
        </w:rPr>
        <w:t xml:space="preserve">The New England journal of medicine, </w:t>
      </w:r>
      <w:r w:rsidRPr="00E26F1E">
        <w:rPr>
          <w:noProof/>
        </w:rPr>
        <w:t>vol. 328, no. 17, pp. 1230-5, 1993-Apr-29 1993.</w:t>
      </w:r>
    </w:p>
    <w:p w14:paraId="6F302835" w14:textId="77777777" w:rsidR="00E26F1E" w:rsidRPr="00E26F1E" w:rsidRDefault="00E26F1E" w:rsidP="00E26F1E">
      <w:pPr>
        <w:pStyle w:val="EndNoteBibliography"/>
        <w:ind w:left="720" w:hanging="720"/>
        <w:rPr>
          <w:noProof/>
        </w:rPr>
      </w:pPr>
      <w:r w:rsidRPr="00E26F1E">
        <w:rPr>
          <w:noProof/>
        </w:rPr>
        <w:t>[3]</w:t>
      </w:r>
      <w:r w:rsidRPr="00E26F1E">
        <w:rPr>
          <w:noProof/>
        </w:rPr>
        <w:tab/>
        <w:t xml:space="preserve">J. N. McNames, A. M. Fraser, and I. Ieee, "Obstructive sleep apnea classification based on spectrogram patterns in the electrocardiogram," in </w:t>
      </w:r>
      <w:r w:rsidRPr="00E26F1E">
        <w:rPr>
          <w:i/>
          <w:noProof/>
        </w:rPr>
        <w:t>Computers in Cardiology 2000, Vol 27</w:t>
      </w:r>
      <w:r w:rsidRPr="00E26F1E">
        <w:rPr>
          <w:noProof/>
        </w:rPr>
        <w:t>, vol. 27(Computers in Cardiology, 2000, pp. 749-752.</w:t>
      </w:r>
    </w:p>
    <w:p w14:paraId="6DD195B9" w14:textId="77777777" w:rsidR="00E26F1E" w:rsidRPr="00E26F1E" w:rsidRDefault="00E26F1E" w:rsidP="00E26F1E">
      <w:pPr>
        <w:pStyle w:val="EndNoteBibliography"/>
        <w:ind w:left="720" w:hanging="720"/>
        <w:rPr>
          <w:noProof/>
        </w:rPr>
      </w:pPr>
      <w:r w:rsidRPr="00E26F1E">
        <w:rPr>
          <w:noProof/>
        </w:rPr>
        <w:t>[4]</w:t>
      </w:r>
      <w:r w:rsidRPr="00E26F1E">
        <w:rPr>
          <w:noProof/>
        </w:rPr>
        <w:tab/>
        <w:t xml:space="preserve">O. Timus and E. Dogru Bolat, "k-NN-based classification of sleep apnea types using ECG," </w:t>
      </w:r>
      <w:r w:rsidRPr="00E26F1E">
        <w:rPr>
          <w:i/>
          <w:noProof/>
        </w:rPr>
        <w:t xml:space="preserve">Turkish Journal of Electrical Engineering and Computer Sciences, </w:t>
      </w:r>
      <w:r w:rsidRPr="00E26F1E">
        <w:rPr>
          <w:noProof/>
        </w:rPr>
        <w:t>vol. 25, no. 4, pp. 3008-3023, 2017 2017.</w:t>
      </w:r>
    </w:p>
    <w:p w14:paraId="1F2436FD" w14:textId="77777777" w:rsidR="00E26F1E" w:rsidRPr="00E26F1E" w:rsidRDefault="00E26F1E" w:rsidP="00E26F1E">
      <w:pPr>
        <w:pStyle w:val="EndNoteBibliography"/>
        <w:ind w:left="720" w:hanging="720"/>
        <w:rPr>
          <w:noProof/>
        </w:rPr>
      </w:pPr>
      <w:r w:rsidRPr="00E26F1E">
        <w:rPr>
          <w:noProof/>
        </w:rPr>
        <w:t>[5]</w:t>
      </w:r>
      <w:r w:rsidRPr="00E26F1E">
        <w:rPr>
          <w:noProof/>
        </w:rPr>
        <w:tab/>
        <w:t xml:space="preserve">M. Bsoul, H. Minn, and L. Tamil, "Apnea MedAssist: Real-time Sleep Apnea Monitor Using </w:t>
      </w:r>
      <w:r w:rsidRPr="00E26F1E">
        <w:rPr>
          <w:noProof/>
        </w:rPr>
        <w:lastRenderedPageBreak/>
        <w:t xml:space="preserve">Single-Lead ECG," </w:t>
      </w:r>
      <w:r w:rsidRPr="00E26F1E">
        <w:rPr>
          <w:i/>
          <w:noProof/>
        </w:rPr>
        <w:t xml:space="preserve">Ieee Transactions on Information Technology in Biomedicine, </w:t>
      </w:r>
      <w:r w:rsidRPr="00E26F1E">
        <w:rPr>
          <w:noProof/>
        </w:rPr>
        <w:t xml:space="preserve">vol. 15, </w:t>
      </w:r>
      <w:bookmarkStart w:id="16" w:name="_GoBack"/>
      <w:bookmarkEnd w:id="16"/>
      <w:r w:rsidRPr="00E26F1E">
        <w:rPr>
          <w:noProof/>
        </w:rPr>
        <w:t>no. 3, pp. 416-427, May 2011.</w:t>
      </w:r>
    </w:p>
    <w:p w14:paraId="3EE5CA6E" w14:textId="77777777" w:rsidR="00E26F1E" w:rsidRPr="00E26F1E" w:rsidRDefault="00E26F1E" w:rsidP="00E26F1E">
      <w:pPr>
        <w:pStyle w:val="EndNoteBibliography"/>
        <w:ind w:left="720" w:hanging="720"/>
        <w:rPr>
          <w:noProof/>
        </w:rPr>
      </w:pPr>
      <w:r w:rsidRPr="00E26F1E">
        <w:rPr>
          <w:noProof/>
        </w:rPr>
        <w:t>[6]</w:t>
      </w:r>
      <w:r w:rsidRPr="00E26F1E">
        <w:rPr>
          <w:noProof/>
        </w:rPr>
        <w:tab/>
        <w:t>S. H. Choi</w:t>
      </w:r>
      <w:r w:rsidRPr="00E26F1E">
        <w:rPr>
          <w:i/>
          <w:noProof/>
        </w:rPr>
        <w:t xml:space="preserve"> et al.</w:t>
      </w:r>
      <w:r w:rsidRPr="00E26F1E">
        <w:rPr>
          <w:noProof/>
        </w:rPr>
        <w:t xml:space="preserve">, "Real-time apnea-hypopnea event detection during sleep by convolutional neural networks," </w:t>
      </w:r>
      <w:r w:rsidRPr="00E26F1E">
        <w:rPr>
          <w:i/>
          <w:noProof/>
        </w:rPr>
        <w:t xml:space="preserve">Computers in Biology and Medicine, </w:t>
      </w:r>
      <w:r w:rsidRPr="00E26F1E">
        <w:rPr>
          <w:noProof/>
        </w:rPr>
        <w:t>vol. 100, pp. 123-131, 2018/09/01/ 2018.</w:t>
      </w:r>
    </w:p>
    <w:p w14:paraId="4E1151B6" w14:textId="77777777" w:rsidR="00E26F1E" w:rsidRPr="00E26F1E" w:rsidRDefault="00E26F1E" w:rsidP="00E26F1E">
      <w:pPr>
        <w:pStyle w:val="EndNoteBibliography"/>
        <w:ind w:left="720" w:hanging="720"/>
        <w:rPr>
          <w:noProof/>
        </w:rPr>
      </w:pPr>
      <w:r w:rsidRPr="00E26F1E">
        <w:rPr>
          <w:noProof/>
        </w:rPr>
        <w:t>[7]</w:t>
      </w:r>
      <w:r w:rsidRPr="00E26F1E">
        <w:rPr>
          <w:noProof/>
        </w:rPr>
        <w:tab/>
        <w:t xml:space="preserve">G. C. Gutierrez-Tobal, D. Alvarez, F. del Campo, and R. Hornero, "Utility of AdaBoost to Detect Sleep Apnea-Hypopnea Syndrome From Single-Channel Airflow," (in English), </w:t>
      </w:r>
      <w:r w:rsidRPr="00E26F1E">
        <w:rPr>
          <w:i/>
          <w:noProof/>
        </w:rPr>
        <w:t xml:space="preserve">Ieee Transactions on Biomedical Engineering, </w:t>
      </w:r>
      <w:r w:rsidRPr="00E26F1E">
        <w:rPr>
          <w:noProof/>
        </w:rPr>
        <w:t>Article vol. 63, no. 3, pp. 636-646, Mar 2016.</w:t>
      </w:r>
    </w:p>
    <w:p w14:paraId="34EDC093" w14:textId="77777777" w:rsidR="00E26F1E" w:rsidRPr="00E26F1E" w:rsidRDefault="00E26F1E" w:rsidP="00E26F1E">
      <w:pPr>
        <w:pStyle w:val="EndNoteBibliography"/>
        <w:ind w:left="720" w:hanging="720"/>
        <w:rPr>
          <w:noProof/>
        </w:rPr>
      </w:pPr>
      <w:r w:rsidRPr="00E26F1E">
        <w:rPr>
          <w:noProof/>
        </w:rPr>
        <w:t>[8]</w:t>
      </w:r>
      <w:r w:rsidRPr="00E26F1E">
        <w:rPr>
          <w:noProof/>
        </w:rPr>
        <w:tab/>
        <w:t xml:space="preserve">H. Lee, J. Park, H. Kim, and K.-J. Lee, "New Rule-Based Algorithm for Real-Time Detecting Sleep Apnea and Hypopnea Events Using a Nasal Pressure Signal," </w:t>
      </w:r>
      <w:r w:rsidRPr="00E26F1E">
        <w:rPr>
          <w:i/>
          <w:noProof/>
        </w:rPr>
        <w:t xml:space="preserve">Journal of Medical Systems, </w:t>
      </w:r>
      <w:r w:rsidRPr="00E26F1E">
        <w:rPr>
          <w:noProof/>
        </w:rPr>
        <w:t>vol. 40, no. 12, Dec 2016, Art. no. 282.</w:t>
      </w:r>
    </w:p>
    <w:p w14:paraId="169D52EF" w14:textId="77777777" w:rsidR="00E26F1E" w:rsidRPr="00E26F1E" w:rsidRDefault="00E26F1E" w:rsidP="00E26F1E">
      <w:pPr>
        <w:pStyle w:val="EndNoteBibliography"/>
        <w:ind w:left="720" w:hanging="720"/>
        <w:rPr>
          <w:noProof/>
        </w:rPr>
      </w:pPr>
      <w:r w:rsidRPr="00E26F1E">
        <w:rPr>
          <w:noProof/>
        </w:rPr>
        <w:t>[9]</w:t>
      </w:r>
      <w:r w:rsidRPr="00E26F1E">
        <w:rPr>
          <w:noProof/>
        </w:rPr>
        <w:tab/>
        <w:t xml:space="preserve">H. Nakano, T. Tanigawao, T. Furukawa, and S. Nishima, "Automatic detection of sleep-disordered breathing from a single-channel airflow record," </w:t>
      </w:r>
      <w:r w:rsidRPr="00E26F1E">
        <w:rPr>
          <w:i/>
          <w:noProof/>
        </w:rPr>
        <w:t xml:space="preserve">European Respiratory Journal, </w:t>
      </w:r>
      <w:r w:rsidRPr="00E26F1E">
        <w:rPr>
          <w:noProof/>
        </w:rPr>
        <w:t>vol. 29, no. 4, pp. 728-736, Apr 2007.</w:t>
      </w:r>
    </w:p>
    <w:p w14:paraId="58D92D0F" w14:textId="77777777" w:rsidR="00E26F1E" w:rsidRPr="00E26F1E" w:rsidRDefault="00E26F1E" w:rsidP="00E26F1E">
      <w:pPr>
        <w:pStyle w:val="EndNoteBibliography"/>
        <w:ind w:left="720" w:hanging="720"/>
        <w:rPr>
          <w:noProof/>
        </w:rPr>
      </w:pPr>
      <w:r w:rsidRPr="00E26F1E">
        <w:rPr>
          <w:noProof/>
        </w:rPr>
        <w:t>[10]</w:t>
      </w:r>
      <w:r w:rsidRPr="00E26F1E">
        <w:rPr>
          <w:noProof/>
        </w:rPr>
        <w:tab/>
        <w:t>D. W. Jung</w:t>
      </w:r>
      <w:r w:rsidRPr="00E26F1E">
        <w:rPr>
          <w:i/>
          <w:noProof/>
        </w:rPr>
        <w:t xml:space="preserve"> et al.</w:t>
      </w:r>
      <w:r w:rsidRPr="00E26F1E">
        <w:rPr>
          <w:noProof/>
        </w:rPr>
        <w:t xml:space="preserve">, "Real-Time Automatic Apneic Event Detection Using Nocturnal Pulse Oximetry," (in English), </w:t>
      </w:r>
      <w:r w:rsidRPr="00E26F1E">
        <w:rPr>
          <w:i/>
          <w:noProof/>
        </w:rPr>
        <w:t xml:space="preserve">Ieee Transactions on Biomedical Engineering, </w:t>
      </w:r>
      <w:r w:rsidRPr="00E26F1E">
        <w:rPr>
          <w:noProof/>
        </w:rPr>
        <w:t>Article vol. 65, no. 3, pp. 706-712, Mar 2018.</w:t>
      </w:r>
    </w:p>
    <w:p w14:paraId="2800BD89" w14:textId="77777777" w:rsidR="00E26F1E" w:rsidRPr="00E26F1E" w:rsidRDefault="00E26F1E" w:rsidP="00E26F1E">
      <w:pPr>
        <w:pStyle w:val="EndNoteBibliography"/>
        <w:ind w:left="720" w:hanging="720"/>
        <w:rPr>
          <w:noProof/>
        </w:rPr>
      </w:pPr>
      <w:r w:rsidRPr="00E26F1E">
        <w:rPr>
          <w:noProof/>
        </w:rPr>
        <w:t>[11]</w:t>
      </w:r>
      <w:r w:rsidRPr="00E26F1E">
        <w:rPr>
          <w:noProof/>
        </w:rPr>
        <w:tab/>
        <w:t xml:space="preserve">J. Sola-Soler, J. Antonio Fiz, J. Morera, and R. Jane, "Multiclass classification of subjects with sleep apnoea-hypopnoea syndrome through snoring analysis," </w:t>
      </w:r>
      <w:r w:rsidRPr="00E26F1E">
        <w:rPr>
          <w:i/>
          <w:noProof/>
        </w:rPr>
        <w:t xml:space="preserve">Medical Engineering &amp; Physics, </w:t>
      </w:r>
      <w:r w:rsidRPr="00E26F1E">
        <w:rPr>
          <w:noProof/>
        </w:rPr>
        <w:t>vol. 34, no. 9, pp. 1213-1220, Nov 2012.</w:t>
      </w:r>
    </w:p>
    <w:p w14:paraId="7A3DB507" w14:textId="77777777" w:rsidR="00E26F1E" w:rsidRPr="00E26F1E" w:rsidRDefault="00E26F1E" w:rsidP="00E26F1E">
      <w:pPr>
        <w:pStyle w:val="EndNoteBibliography"/>
        <w:ind w:left="720" w:hanging="720"/>
        <w:rPr>
          <w:noProof/>
        </w:rPr>
      </w:pPr>
      <w:r w:rsidRPr="00E26F1E">
        <w:rPr>
          <w:noProof/>
        </w:rPr>
        <w:t>[12]</w:t>
      </w:r>
      <w:r w:rsidRPr="00E26F1E">
        <w:rPr>
          <w:noProof/>
        </w:rPr>
        <w:tab/>
        <w:t xml:space="preserve">W. Huang, B. Guo, Y. Shen, and X. Tang, "A novel method to precisely detect apnea and hypopnea events by airflow and oximetry signals," </w:t>
      </w:r>
      <w:r w:rsidRPr="00E26F1E">
        <w:rPr>
          <w:i/>
          <w:noProof/>
        </w:rPr>
        <w:t xml:space="preserve">Computers in Biology and Medicine, </w:t>
      </w:r>
      <w:r w:rsidRPr="00E26F1E">
        <w:rPr>
          <w:noProof/>
        </w:rPr>
        <w:t>vol. 88, pp. 32-40, Sep 1 2017.</w:t>
      </w:r>
    </w:p>
    <w:p w14:paraId="15E6EF2E" w14:textId="77777777" w:rsidR="00E26F1E" w:rsidRPr="00E26F1E" w:rsidRDefault="00E26F1E" w:rsidP="00E26F1E">
      <w:pPr>
        <w:pStyle w:val="EndNoteBibliography"/>
        <w:ind w:left="720" w:hanging="720"/>
        <w:rPr>
          <w:noProof/>
        </w:rPr>
      </w:pPr>
      <w:r w:rsidRPr="00E26F1E">
        <w:rPr>
          <w:noProof/>
        </w:rPr>
        <w:t>[13]</w:t>
      </w:r>
      <w:r w:rsidRPr="00E26F1E">
        <w:rPr>
          <w:noProof/>
        </w:rPr>
        <w:tab/>
        <w:t xml:space="preserve">B. Xie and H. Minn, "Real-Time Sleep Apnea Detection by Classifier Combination," </w:t>
      </w:r>
      <w:r w:rsidRPr="00E26F1E">
        <w:rPr>
          <w:i/>
          <w:noProof/>
        </w:rPr>
        <w:t xml:space="preserve">IEEE Transactions on Information Technology in Biomedicine, </w:t>
      </w:r>
      <w:r w:rsidRPr="00E26F1E">
        <w:rPr>
          <w:noProof/>
        </w:rPr>
        <w:t>vol. 16, no. 3, pp. 469-477, 2012.</w:t>
      </w:r>
    </w:p>
    <w:p w14:paraId="5108ADBB" w14:textId="77777777" w:rsidR="00E26F1E" w:rsidRPr="00E26F1E" w:rsidRDefault="00E26F1E" w:rsidP="00E26F1E">
      <w:pPr>
        <w:pStyle w:val="EndNoteBibliography"/>
        <w:ind w:left="720" w:hanging="720"/>
        <w:rPr>
          <w:noProof/>
        </w:rPr>
      </w:pPr>
      <w:r w:rsidRPr="00E26F1E">
        <w:rPr>
          <w:noProof/>
        </w:rPr>
        <w:t>[14]</w:t>
      </w:r>
      <w:r w:rsidRPr="00E26F1E">
        <w:rPr>
          <w:noProof/>
        </w:rPr>
        <w:tab/>
        <w:t xml:space="preserve">N. Hoa Dinh, B. A. Wilkins, Q. Cheng, and B. A. Benjamin, "An Online Sleep Apnea Detection Method Based on Recurrence Quantification Analysis," </w:t>
      </w:r>
      <w:r w:rsidRPr="00E26F1E">
        <w:rPr>
          <w:i/>
          <w:noProof/>
        </w:rPr>
        <w:t xml:space="preserve">Ieee Journal of Biomedical and Health Informatics, </w:t>
      </w:r>
      <w:r w:rsidRPr="00E26F1E">
        <w:rPr>
          <w:noProof/>
        </w:rPr>
        <w:t>vol. 18, no. 4, pp. 1285-1293, Jul 2014.</w:t>
      </w:r>
    </w:p>
    <w:p w14:paraId="167A2225" w14:textId="77777777" w:rsidR="00E26F1E" w:rsidRPr="00E26F1E" w:rsidRDefault="00E26F1E" w:rsidP="00E26F1E">
      <w:pPr>
        <w:pStyle w:val="EndNoteBibliography"/>
        <w:ind w:left="720" w:hanging="720"/>
        <w:rPr>
          <w:noProof/>
        </w:rPr>
      </w:pPr>
      <w:r w:rsidRPr="00E26F1E">
        <w:rPr>
          <w:noProof/>
        </w:rPr>
        <w:t>[15]</w:t>
      </w:r>
      <w:r w:rsidRPr="00E26F1E">
        <w:rPr>
          <w:noProof/>
        </w:rPr>
        <w:tab/>
        <w:t xml:space="preserve">D. W. Jung, S. H. Hwang, Y. J. Lee, D.-U. Jeong, and K. S. Park, "Apnea-Hypopnea Index Prediction Using Electrocardiogram Acquired During the Sleep-Onset Period," </w:t>
      </w:r>
      <w:r w:rsidRPr="00E26F1E">
        <w:rPr>
          <w:i/>
          <w:noProof/>
        </w:rPr>
        <w:t xml:space="preserve">Ieee Transactions on Biomedical Engineering, </w:t>
      </w:r>
      <w:r w:rsidRPr="00E26F1E">
        <w:rPr>
          <w:noProof/>
        </w:rPr>
        <w:t>vol. 64, no. 2, pp. 295-301, Feb 2017.</w:t>
      </w:r>
    </w:p>
    <w:p w14:paraId="3161326A" w14:textId="42AA1714" w:rsidR="00E26F1E" w:rsidRPr="00E26F1E" w:rsidRDefault="00E26F1E" w:rsidP="00E26F1E">
      <w:pPr>
        <w:pStyle w:val="EndNoteBibliography"/>
        <w:ind w:left="720" w:hanging="720"/>
        <w:rPr>
          <w:noProof/>
        </w:rPr>
      </w:pPr>
      <w:r w:rsidRPr="00E26F1E">
        <w:rPr>
          <w:noProof/>
        </w:rPr>
        <w:t>[16]</w:t>
      </w:r>
      <w:r w:rsidRPr="00E26F1E">
        <w:rPr>
          <w:noProof/>
        </w:rPr>
        <w:tab/>
        <w:t xml:space="preserve">"St. Vincent's University Hospital University College Dublin Sleep Apnea Database," 2008. </w:t>
      </w:r>
      <w:hyperlink r:id="rId27" w:history="1">
        <w:r w:rsidRPr="00E26F1E">
          <w:rPr>
            <w:rStyle w:val="af4"/>
            <w:noProof/>
          </w:rPr>
          <w:t>http://physionet.org/pn3/ucddb/</w:t>
        </w:r>
      </w:hyperlink>
    </w:p>
    <w:p w14:paraId="0D287BF5" w14:textId="77777777" w:rsidR="00E26F1E" w:rsidRPr="00E26F1E" w:rsidRDefault="00E26F1E" w:rsidP="00E26F1E">
      <w:pPr>
        <w:pStyle w:val="EndNoteBibliography"/>
        <w:ind w:left="720" w:hanging="720"/>
        <w:rPr>
          <w:noProof/>
        </w:rPr>
      </w:pPr>
      <w:r w:rsidRPr="00E26F1E">
        <w:rPr>
          <w:noProof/>
        </w:rPr>
        <w:t>[17]</w:t>
      </w:r>
      <w:r w:rsidRPr="00E26F1E">
        <w:rPr>
          <w:noProof/>
        </w:rPr>
        <w:tab/>
        <w:t>A. L. Goldberger</w:t>
      </w:r>
      <w:r w:rsidRPr="00E26F1E">
        <w:rPr>
          <w:i/>
          <w:noProof/>
        </w:rPr>
        <w:t xml:space="preserve"> et al.</w:t>
      </w:r>
      <w:r w:rsidRPr="00E26F1E">
        <w:rPr>
          <w:noProof/>
        </w:rPr>
        <w:t xml:space="preserve">, "PhysioBank, PhysioToolkit, and PhysioNet - Components of a new research resource for complex physiologic signals," </w:t>
      </w:r>
      <w:r w:rsidRPr="00E26F1E">
        <w:rPr>
          <w:i/>
          <w:noProof/>
        </w:rPr>
        <w:t xml:space="preserve">Circulation, </w:t>
      </w:r>
      <w:r w:rsidRPr="00E26F1E">
        <w:rPr>
          <w:noProof/>
        </w:rPr>
        <w:t>vol. 101, no. 23, pp. E215-E220, Jun 13 2000.</w:t>
      </w:r>
    </w:p>
    <w:p w14:paraId="71838BB3" w14:textId="77777777" w:rsidR="00E26F1E" w:rsidRPr="00E26F1E" w:rsidRDefault="00E26F1E" w:rsidP="00E26F1E">
      <w:pPr>
        <w:pStyle w:val="EndNoteBibliography"/>
        <w:ind w:left="720" w:hanging="720"/>
        <w:rPr>
          <w:noProof/>
        </w:rPr>
      </w:pPr>
      <w:r w:rsidRPr="00E26F1E">
        <w:rPr>
          <w:noProof/>
        </w:rPr>
        <w:t>[18]</w:t>
      </w:r>
      <w:r w:rsidRPr="00E26F1E">
        <w:rPr>
          <w:noProof/>
        </w:rPr>
        <w:tab/>
        <w:t>R. Berry</w:t>
      </w:r>
      <w:r w:rsidRPr="00E26F1E">
        <w:rPr>
          <w:i/>
          <w:noProof/>
        </w:rPr>
        <w:t xml:space="preserve"> et al.</w:t>
      </w:r>
      <w:r w:rsidRPr="00E26F1E">
        <w:rPr>
          <w:noProof/>
        </w:rPr>
        <w:t xml:space="preserve">, "Rules for scoring respiratory events in sleep: update of the 2007 AASM Manual for the Scoring of Sleep and Associated Events. Deliberations of the Sleep Apnea Definitions Task Force of the American Academy of Sleep Medicine," (in eng), </w:t>
      </w:r>
      <w:r w:rsidRPr="00E26F1E">
        <w:rPr>
          <w:i/>
          <w:noProof/>
        </w:rPr>
        <w:t xml:space="preserve">J Clin Sleep Med, </w:t>
      </w:r>
      <w:r w:rsidRPr="00E26F1E">
        <w:rPr>
          <w:noProof/>
        </w:rPr>
        <w:t>vol. 8, no. 5, pp. 597-619, 2012.</w:t>
      </w:r>
    </w:p>
    <w:p w14:paraId="546A7751" w14:textId="77777777" w:rsidR="00E26F1E" w:rsidRPr="00E26F1E" w:rsidRDefault="00E26F1E" w:rsidP="00E26F1E">
      <w:pPr>
        <w:pStyle w:val="EndNoteBibliography"/>
        <w:ind w:left="720" w:hanging="720"/>
        <w:rPr>
          <w:noProof/>
        </w:rPr>
      </w:pPr>
      <w:r w:rsidRPr="00E26F1E">
        <w:rPr>
          <w:noProof/>
        </w:rPr>
        <w:t>[19]</w:t>
      </w:r>
      <w:r w:rsidRPr="00E26F1E">
        <w:rPr>
          <w:noProof/>
        </w:rPr>
        <w:tab/>
        <w:t xml:space="preserve">A. Qureshi, R. D. Ballard, and H. S. Nelson, "Obstructive sleep apnea," </w:t>
      </w:r>
      <w:r w:rsidRPr="00E26F1E">
        <w:rPr>
          <w:i/>
          <w:noProof/>
        </w:rPr>
        <w:t xml:space="preserve">Journal of Allergy and Clinical Immunology, </w:t>
      </w:r>
      <w:r w:rsidRPr="00E26F1E">
        <w:rPr>
          <w:noProof/>
        </w:rPr>
        <w:t>vol. 112, no. 4, pp. 643-651, 2003/10/01/ 2003.</w:t>
      </w:r>
    </w:p>
    <w:p w14:paraId="38C19243" w14:textId="77777777" w:rsidR="00E26F1E" w:rsidRPr="00E26F1E" w:rsidRDefault="00E26F1E" w:rsidP="00E26F1E">
      <w:pPr>
        <w:pStyle w:val="EndNoteBibliography"/>
        <w:ind w:left="720" w:hanging="720"/>
        <w:rPr>
          <w:noProof/>
        </w:rPr>
      </w:pPr>
      <w:r w:rsidRPr="00E26F1E">
        <w:rPr>
          <w:noProof/>
        </w:rPr>
        <w:t>[20]</w:t>
      </w:r>
      <w:r w:rsidRPr="00E26F1E">
        <w:rPr>
          <w:noProof/>
        </w:rPr>
        <w:tab/>
        <w:t xml:space="preserve">f. American academy of sleep medicine task, "Sleep-related breathing disorders in adults : recommendations for syndrome definition and measurement techniques in clinical </w:t>
      </w:r>
      <w:r w:rsidRPr="00E26F1E">
        <w:rPr>
          <w:noProof/>
        </w:rPr>
        <w:lastRenderedPageBreak/>
        <w:t xml:space="preserve">research," </w:t>
      </w:r>
      <w:r w:rsidRPr="00E26F1E">
        <w:rPr>
          <w:i/>
          <w:noProof/>
        </w:rPr>
        <w:t xml:space="preserve">Sleep, </w:t>
      </w:r>
      <w:r w:rsidRPr="00E26F1E">
        <w:rPr>
          <w:noProof/>
        </w:rPr>
        <w:t>vol. 22, pp. 667-689, 1999 1999.</w:t>
      </w:r>
    </w:p>
    <w:p w14:paraId="3C054403" w14:textId="77777777" w:rsidR="00E26F1E" w:rsidRPr="00E26F1E" w:rsidRDefault="00E26F1E" w:rsidP="00E26F1E">
      <w:pPr>
        <w:pStyle w:val="EndNoteBibliography"/>
        <w:ind w:left="720" w:hanging="720"/>
        <w:rPr>
          <w:noProof/>
        </w:rPr>
      </w:pPr>
      <w:r w:rsidRPr="00E26F1E">
        <w:rPr>
          <w:noProof/>
        </w:rPr>
        <w:t>[21]</w:t>
      </w:r>
      <w:r w:rsidRPr="00E26F1E">
        <w:rPr>
          <w:noProof/>
        </w:rPr>
        <w:tab/>
        <w:t xml:space="preserve">N. Selvaraj, R. Narasimhan, and Ieee, "Detection of Sleep Apnea on a Per-Second Basis Using Respiratory Signals," in </w:t>
      </w:r>
      <w:r w:rsidRPr="00E26F1E">
        <w:rPr>
          <w:i/>
          <w:noProof/>
        </w:rPr>
        <w:t>2013 35th Annual International Conference of the Ieee Engineering in Medicine and Biology Society</w:t>
      </w:r>
      <w:r w:rsidRPr="00E26F1E">
        <w:rPr>
          <w:noProof/>
        </w:rPr>
        <w:t>(IEEE Engineering in Medicine and Biology Society Conference Proceedings, 2013, pp. 2124-2127.</w:t>
      </w:r>
    </w:p>
    <w:p w14:paraId="422F52B8" w14:textId="77777777" w:rsidR="00E26F1E" w:rsidRPr="00E26F1E" w:rsidRDefault="00E26F1E" w:rsidP="00E26F1E">
      <w:pPr>
        <w:pStyle w:val="EndNoteBibliography"/>
        <w:ind w:left="720" w:hanging="720"/>
        <w:rPr>
          <w:noProof/>
        </w:rPr>
      </w:pPr>
      <w:r w:rsidRPr="00E26F1E">
        <w:rPr>
          <w:noProof/>
        </w:rPr>
        <w:t>[22]</w:t>
      </w:r>
      <w:r w:rsidRPr="00E26F1E">
        <w:rPr>
          <w:noProof/>
        </w:rPr>
        <w:tab/>
        <w:t xml:space="preserve">L. G. Olson, A. Ambrogetti, and S. G. Gyulay, "Prediction of sleep-disordered breathing by unattended overnight oximetry," (in English), </w:t>
      </w:r>
      <w:r w:rsidRPr="00E26F1E">
        <w:rPr>
          <w:i/>
          <w:noProof/>
        </w:rPr>
        <w:t xml:space="preserve">Journal of Sleep Research, </w:t>
      </w:r>
      <w:r w:rsidRPr="00E26F1E">
        <w:rPr>
          <w:noProof/>
        </w:rPr>
        <w:t>Article vol. 8, no. 1, pp. 51-55, Mar 1999.</w:t>
      </w:r>
    </w:p>
    <w:p w14:paraId="1DF8CB29" w14:textId="77777777" w:rsidR="00E26F1E" w:rsidRPr="00E26F1E" w:rsidRDefault="00E26F1E" w:rsidP="00E26F1E">
      <w:pPr>
        <w:pStyle w:val="EndNoteBibliography"/>
        <w:ind w:left="720" w:hanging="720"/>
        <w:rPr>
          <w:noProof/>
        </w:rPr>
      </w:pPr>
      <w:r w:rsidRPr="00E26F1E">
        <w:rPr>
          <w:noProof/>
        </w:rPr>
        <w:t>[23]</w:t>
      </w:r>
      <w:r w:rsidRPr="00E26F1E">
        <w:rPr>
          <w:noProof/>
        </w:rPr>
        <w:tab/>
        <w:t>U. J. Magalang</w:t>
      </w:r>
      <w:r w:rsidRPr="00E26F1E">
        <w:rPr>
          <w:i/>
          <w:noProof/>
        </w:rPr>
        <w:t xml:space="preserve"> et al.</w:t>
      </w:r>
      <w:r w:rsidRPr="00E26F1E">
        <w:rPr>
          <w:noProof/>
        </w:rPr>
        <w:t xml:space="preserve">, "Prediction of the apnea-hypopnea index from overnight pulse oximetry," </w:t>
      </w:r>
      <w:r w:rsidRPr="00E26F1E">
        <w:rPr>
          <w:i/>
          <w:noProof/>
        </w:rPr>
        <w:t xml:space="preserve">Chest, </w:t>
      </w:r>
      <w:r w:rsidRPr="00E26F1E">
        <w:rPr>
          <w:noProof/>
        </w:rPr>
        <w:t>vol. 124, no. 5, pp. 1694-1701, Nov 2003.</w:t>
      </w:r>
    </w:p>
    <w:p w14:paraId="0015F670" w14:textId="4A990C66" w:rsidR="00310DE6" w:rsidRDefault="009A2410">
      <w:r>
        <w:fldChar w:fldCharType="end"/>
      </w:r>
    </w:p>
    <w:sectPr w:rsidR="00310DE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Administrator" w:date="2018-12-27T23:24:00Z" w:initials="A">
    <w:p w14:paraId="1DF57A9C" w14:textId="77777777" w:rsidR="00D24CFD" w:rsidRDefault="00D24CFD" w:rsidP="006D6E50">
      <w:pPr>
        <w:pStyle w:val="a4"/>
      </w:pPr>
      <w:r>
        <w:rPr>
          <w:rFonts w:hint="eastAsia"/>
        </w:rPr>
        <w:t>需要在图1（c）中标识出来</w:t>
      </w:r>
    </w:p>
    <w:p w14:paraId="6D6D7907" w14:textId="77777777" w:rsidR="00D24CFD" w:rsidRDefault="00D24CFD" w:rsidP="006D6E50">
      <w:pPr>
        <w:pStyle w:val="a4"/>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6D7907"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6D7907" w16cid:durableId="1FD9FE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0940C3" w14:textId="77777777" w:rsidR="00A707E5" w:rsidRDefault="00A707E5" w:rsidP="00212556">
      <w:r>
        <w:separator/>
      </w:r>
    </w:p>
  </w:endnote>
  <w:endnote w:type="continuationSeparator" w:id="0">
    <w:p w14:paraId="4D90D20F" w14:textId="77777777" w:rsidR="00A707E5" w:rsidRDefault="00A707E5" w:rsidP="002125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BD54C5" w14:textId="77777777" w:rsidR="00A707E5" w:rsidRDefault="00A707E5" w:rsidP="00212556">
      <w:r>
        <w:separator/>
      </w:r>
    </w:p>
  </w:footnote>
  <w:footnote w:type="continuationSeparator" w:id="0">
    <w:p w14:paraId="0A4CA342" w14:textId="77777777" w:rsidR="00A707E5" w:rsidRDefault="00A707E5" w:rsidP="0021255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ministrator">
    <w15:presenceInfo w15:providerId="None" w15:userId="Administrator"/>
  </w15:person>
  <w15:person w15:author="sunset">
    <w15:presenceInfo w15:providerId="None" w15:userId="suns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1228&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ewzdrxivet2he2se9pv9forzsz9xswwwtf&quot;&gt;My EndNote Library&lt;record-ids&gt;&lt;item&gt;8&lt;/item&gt;&lt;item&gt;10&lt;/item&gt;&lt;item&gt;11&lt;/item&gt;&lt;item&gt;12&lt;/item&gt;&lt;item&gt;13&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270CF7"/>
    <w:rsid w:val="000002C6"/>
    <w:rsid w:val="0000120D"/>
    <w:rsid w:val="00005081"/>
    <w:rsid w:val="00005389"/>
    <w:rsid w:val="00007B9D"/>
    <w:rsid w:val="00010992"/>
    <w:rsid w:val="00013E16"/>
    <w:rsid w:val="00022DE8"/>
    <w:rsid w:val="00024EE0"/>
    <w:rsid w:val="00027AE6"/>
    <w:rsid w:val="00035134"/>
    <w:rsid w:val="0003623F"/>
    <w:rsid w:val="000455C2"/>
    <w:rsid w:val="00047511"/>
    <w:rsid w:val="00060755"/>
    <w:rsid w:val="000643C0"/>
    <w:rsid w:val="00064BA4"/>
    <w:rsid w:val="0006577F"/>
    <w:rsid w:val="0007111E"/>
    <w:rsid w:val="00071721"/>
    <w:rsid w:val="000723DF"/>
    <w:rsid w:val="00077194"/>
    <w:rsid w:val="000837C2"/>
    <w:rsid w:val="00095EF8"/>
    <w:rsid w:val="000A16FE"/>
    <w:rsid w:val="000A2D3B"/>
    <w:rsid w:val="000B1864"/>
    <w:rsid w:val="000B2926"/>
    <w:rsid w:val="000B6061"/>
    <w:rsid w:val="000B78D5"/>
    <w:rsid w:val="000C144C"/>
    <w:rsid w:val="000C1FD6"/>
    <w:rsid w:val="000C5B4B"/>
    <w:rsid w:val="000C7A68"/>
    <w:rsid w:val="000D1488"/>
    <w:rsid w:val="000D57E1"/>
    <w:rsid w:val="000E4B71"/>
    <w:rsid w:val="000F6E05"/>
    <w:rsid w:val="0010186F"/>
    <w:rsid w:val="00110255"/>
    <w:rsid w:val="00110CDD"/>
    <w:rsid w:val="001143F3"/>
    <w:rsid w:val="00114ED9"/>
    <w:rsid w:val="001154C6"/>
    <w:rsid w:val="001248EE"/>
    <w:rsid w:val="00134B46"/>
    <w:rsid w:val="001372E3"/>
    <w:rsid w:val="00140521"/>
    <w:rsid w:val="001576E2"/>
    <w:rsid w:val="00163DDE"/>
    <w:rsid w:val="001643DD"/>
    <w:rsid w:val="00172F63"/>
    <w:rsid w:val="00175F29"/>
    <w:rsid w:val="00176E0E"/>
    <w:rsid w:val="0018106A"/>
    <w:rsid w:val="00187EA8"/>
    <w:rsid w:val="001914E3"/>
    <w:rsid w:val="00191673"/>
    <w:rsid w:val="0019210E"/>
    <w:rsid w:val="00195884"/>
    <w:rsid w:val="0019591B"/>
    <w:rsid w:val="00197D1A"/>
    <w:rsid w:val="001A0D94"/>
    <w:rsid w:val="001A5098"/>
    <w:rsid w:val="001A71FE"/>
    <w:rsid w:val="001A752A"/>
    <w:rsid w:val="001B3937"/>
    <w:rsid w:val="001B4FAA"/>
    <w:rsid w:val="001C0F00"/>
    <w:rsid w:val="001C48C1"/>
    <w:rsid w:val="001C4D2A"/>
    <w:rsid w:val="001D0593"/>
    <w:rsid w:val="001D5126"/>
    <w:rsid w:val="001D7183"/>
    <w:rsid w:val="001E71D2"/>
    <w:rsid w:val="001E7985"/>
    <w:rsid w:val="001F1C16"/>
    <w:rsid w:val="001F6AC3"/>
    <w:rsid w:val="001F7325"/>
    <w:rsid w:val="0020396A"/>
    <w:rsid w:val="00205719"/>
    <w:rsid w:val="00206ED0"/>
    <w:rsid w:val="00212556"/>
    <w:rsid w:val="00212D65"/>
    <w:rsid w:val="00215236"/>
    <w:rsid w:val="002200A7"/>
    <w:rsid w:val="00221ED3"/>
    <w:rsid w:val="00224B3D"/>
    <w:rsid w:val="002272BF"/>
    <w:rsid w:val="002278CA"/>
    <w:rsid w:val="00236580"/>
    <w:rsid w:val="002450E1"/>
    <w:rsid w:val="00246C0A"/>
    <w:rsid w:val="002603EC"/>
    <w:rsid w:val="002644A1"/>
    <w:rsid w:val="002648A9"/>
    <w:rsid w:val="00264D17"/>
    <w:rsid w:val="00265378"/>
    <w:rsid w:val="00267483"/>
    <w:rsid w:val="00270CF7"/>
    <w:rsid w:val="00276199"/>
    <w:rsid w:val="002833AA"/>
    <w:rsid w:val="00294A73"/>
    <w:rsid w:val="002A103D"/>
    <w:rsid w:val="002A30A8"/>
    <w:rsid w:val="002A6AE7"/>
    <w:rsid w:val="002A78BC"/>
    <w:rsid w:val="002D2DCD"/>
    <w:rsid w:val="002D5793"/>
    <w:rsid w:val="002F02D0"/>
    <w:rsid w:val="002F146F"/>
    <w:rsid w:val="002F2F03"/>
    <w:rsid w:val="0030008E"/>
    <w:rsid w:val="00310DE6"/>
    <w:rsid w:val="003128D3"/>
    <w:rsid w:val="003164A5"/>
    <w:rsid w:val="00322DB9"/>
    <w:rsid w:val="003311A7"/>
    <w:rsid w:val="00335F56"/>
    <w:rsid w:val="0034083D"/>
    <w:rsid w:val="00347133"/>
    <w:rsid w:val="00350626"/>
    <w:rsid w:val="003524DC"/>
    <w:rsid w:val="003563B3"/>
    <w:rsid w:val="0035688A"/>
    <w:rsid w:val="00356A24"/>
    <w:rsid w:val="003709D4"/>
    <w:rsid w:val="00373D51"/>
    <w:rsid w:val="00374B14"/>
    <w:rsid w:val="0038068F"/>
    <w:rsid w:val="00381061"/>
    <w:rsid w:val="00381A9C"/>
    <w:rsid w:val="003857E8"/>
    <w:rsid w:val="0039059F"/>
    <w:rsid w:val="00392944"/>
    <w:rsid w:val="00393C98"/>
    <w:rsid w:val="00395338"/>
    <w:rsid w:val="003A4ADE"/>
    <w:rsid w:val="003A67C1"/>
    <w:rsid w:val="003A6A26"/>
    <w:rsid w:val="003B07A1"/>
    <w:rsid w:val="003B3CEE"/>
    <w:rsid w:val="003B4EE6"/>
    <w:rsid w:val="003C216D"/>
    <w:rsid w:val="003C7CDC"/>
    <w:rsid w:val="003D10EE"/>
    <w:rsid w:val="003D5152"/>
    <w:rsid w:val="003D5265"/>
    <w:rsid w:val="003D5379"/>
    <w:rsid w:val="003D7A16"/>
    <w:rsid w:val="003E1E2E"/>
    <w:rsid w:val="003E2D27"/>
    <w:rsid w:val="003E4937"/>
    <w:rsid w:val="003E5245"/>
    <w:rsid w:val="003F4F21"/>
    <w:rsid w:val="00403590"/>
    <w:rsid w:val="00415A3F"/>
    <w:rsid w:val="0041724B"/>
    <w:rsid w:val="00424112"/>
    <w:rsid w:val="00424B74"/>
    <w:rsid w:val="00431621"/>
    <w:rsid w:val="00436AA2"/>
    <w:rsid w:val="0043760C"/>
    <w:rsid w:val="00440869"/>
    <w:rsid w:val="00451D27"/>
    <w:rsid w:val="00453AC7"/>
    <w:rsid w:val="00454ECD"/>
    <w:rsid w:val="00457E3E"/>
    <w:rsid w:val="004756B1"/>
    <w:rsid w:val="00477522"/>
    <w:rsid w:val="0048345B"/>
    <w:rsid w:val="004844C5"/>
    <w:rsid w:val="00484775"/>
    <w:rsid w:val="004855FA"/>
    <w:rsid w:val="00485B1B"/>
    <w:rsid w:val="004936D7"/>
    <w:rsid w:val="004962C2"/>
    <w:rsid w:val="004A7B8D"/>
    <w:rsid w:val="004B524F"/>
    <w:rsid w:val="004B54C4"/>
    <w:rsid w:val="004C1C65"/>
    <w:rsid w:val="004C6969"/>
    <w:rsid w:val="004D5D0F"/>
    <w:rsid w:val="004D66AC"/>
    <w:rsid w:val="004E3AF3"/>
    <w:rsid w:val="004E4D68"/>
    <w:rsid w:val="004E6BB1"/>
    <w:rsid w:val="00505121"/>
    <w:rsid w:val="00507712"/>
    <w:rsid w:val="00513E17"/>
    <w:rsid w:val="005147C6"/>
    <w:rsid w:val="0051527A"/>
    <w:rsid w:val="00515957"/>
    <w:rsid w:val="0052503D"/>
    <w:rsid w:val="00527C64"/>
    <w:rsid w:val="00531E72"/>
    <w:rsid w:val="0053735E"/>
    <w:rsid w:val="005373F9"/>
    <w:rsid w:val="00542304"/>
    <w:rsid w:val="005554F0"/>
    <w:rsid w:val="00555C91"/>
    <w:rsid w:val="00557289"/>
    <w:rsid w:val="00560E93"/>
    <w:rsid w:val="0056457A"/>
    <w:rsid w:val="0056570E"/>
    <w:rsid w:val="00566EE6"/>
    <w:rsid w:val="00587828"/>
    <w:rsid w:val="00590486"/>
    <w:rsid w:val="00592FEF"/>
    <w:rsid w:val="00596FFE"/>
    <w:rsid w:val="00597131"/>
    <w:rsid w:val="00597550"/>
    <w:rsid w:val="005A0DAB"/>
    <w:rsid w:val="005A36D0"/>
    <w:rsid w:val="005B1F15"/>
    <w:rsid w:val="005B3CDD"/>
    <w:rsid w:val="005C12A7"/>
    <w:rsid w:val="005C4288"/>
    <w:rsid w:val="005D025C"/>
    <w:rsid w:val="005D1E41"/>
    <w:rsid w:val="005D1EBF"/>
    <w:rsid w:val="005D39C5"/>
    <w:rsid w:val="005D53E6"/>
    <w:rsid w:val="005D64FE"/>
    <w:rsid w:val="005D74F8"/>
    <w:rsid w:val="005E68BF"/>
    <w:rsid w:val="005F15F4"/>
    <w:rsid w:val="005F2A62"/>
    <w:rsid w:val="005F5940"/>
    <w:rsid w:val="00600485"/>
    <w:rsid w:val="0060331F"/>
    <w:rsid w:val="00603D87"/>
    <w:rsid w:val="00611B67"/>
    <w:rsid w:val="00615F51"/>
    <w:rsid w:val="006213E7"/>
    <w:rsid w:val="00630486"/>
    <w:rsid w:val="0063652B"/>
    <w:rsid w:val="006403B5"/>
    <w:rsid w:val="00640BF1"/>
    <w:rsid w:val="00640F4D"/>
    <w:rsid w:val="006437EF"/>
    <w:rsid w:val="00645393"/>
    <w:rsid w:val="006526E1"/>
    <w:rsid w:val="00660814"/>
    <w:rsid w:val="00663BCE"/>
    <w:rsid w:val="00664DF2"/>
    <w:rsid w:val="00665351"/>
    <w:rsid w:val="006670D1"/>
    <w:rsid w:val="00667899"/>
    <w:rsid w:val="00672AE5"/>
    <w:rsid w:val="006771B1"/>
    <w:rsid w:val="0068073A"/>
    <w:rsid w:val="00687965"/>
    <w:rsid w:val="00687BCF"/>
    <w:rsid w:val="00692441"/>
    <w:rsid w:val="00692EE8"/>
    <w:rsid w:val="0069539B"/>
    <w:rsid w:val="0069603C"/>
    <w:rsid w:val="006A2853"/>
    <w:rsid w:val="006A33B3"/>
    <w:rsid w:val="006A5E68"/>
    <w:rsid w:val="006A6189"/>
    <w:rsid w:val="006B2FA0"/>
    <w:rsid w:val="006B78D8"/>
    <w:rsid w:val="006C3D99"/>
    <w:rsid w:val="006C6E54"/>
    <w:rsid w:val="006D5E2D"/>
    <w:rsid w:val="006D6E50"/>
    <w:rsid w:val="006E23DC"/>
    <w:rsid w:val="006E3F27"/>
    <w:rsid w:val="006E5419"/>
    <w:rsid w:val="006E6CC6"/>
    <w:rsid w:val="006F2327"/>
    <w:rsid w:val="006F59A5"/>
    <w:rsid w:val="0070577E"/>
    <w:rsid w:val="00712B17"/>
    <w:rsid w:val="00713877"/>
    <w:rsid w:val="0071524C"/>
    <w:rsid w:val="0072180B"/>
    <w:rsid w:val="0072643C"/>
    <w:rsid w:val="0073121A"/>
    <w:rsid w:val="00737648"/>
    <w:rsid w:val="0074662D"/>
    <w:rsid w:val="00750CD9"/>
    <w:rsid w:val="0075282D"/>
    <w:rsid w:val="007562A8"/>
    <w:rsid w:val="007631CA"/>
    <w:rsid w:val="007632C0"/>
    <w:rsid w:val="00765800"/>
    <w:rsid w:val="007670B3"/>
    <w:rsid w:val="00767102"/>
    <w:rsid w:val="00767999"/>
    <w:rsid w:val="007740FE"/>
    <w:rsid w:val="007742A6"/>
    <w:rsid w:val="007774FC"/>
    <w:rsid w:val="00787BE1"/>
    <w:rsid w:val="007903EB"/>
    <w:rsid w:val="007916DC"/>
    <w:rsid w:val="0079408F"/>
    <w:rsid w:val="00794D8A"/>
    <w:rsid w:val="00795151"/>
    <w:rsid w:val="00796615"/>
    <w:rsid w:val="007A39EA"/>
    <w:rsid w:val="007A73AC"/>
    <w:rsid w:val="007B1C60"/>
    <w:rsid w:val="007B4FF3"/>
    <w:rsid w:val="007B574C"/>
    <w:rsid w:val="007C42A7"/>
    <w:rsid w:val="007C7A32"/>
    <w:rsid w:val="007E1C56"/>
    <w:rsid w:val="007E1D4C"/>
    <w:rsid w:val="007F22C8"/>
    <w:rsid w:val="007F5AD0"/>
    <w:rsid w:val="007F6126"/>
    <w:rsid w:val="007F7D94"/>
    <w:rsid w:val="007F7DDC"/>
    <w:rsid w:val="008112C4"/>
    <w:rsid w:val="00814062"/>
    <w:rsid w:val="00814198"/>
    <w:rsid w:val="0082085E"/>
    <w:rsid w:val="00821120"/>
    <w:rsid w:val="00822314"/>
    <w:rsid w:val="00823ACB"/>
    <w:rsid w:val="00823EC0"/>
    <w:rsid w:val="00826CFE"/>
    <w:rsid w:val="00830941"/>
    <w:rsid w:val="00832FD5"/>
    <w:rsid w:val="00835B5A"/>
    <w:rsid w:val="00842DE5"/>
    <w:rsid w:val="00842E21"/>
    <w:rsid w:val="00844FFB"/>
    <w:rsid w:val="00845ED6"/>
    <w:rsid w:val="0085699B"/>
    <w:rsid w:val="008613FC"/>
    <w:rsid w:val="00862B60"/>
    <w:rsid w:val="00863356"/>
    <w:rsid w:val="0086362C"/>
    <w:rsid w:val="0086369E"/>
    <w:rsid w:val="00864974"/>
    <w:rsid w:val="00876A76"/>
    <w:rsid w:val="00876B85"/>
    <w:rsid w:val="00877951"/>
    <w:rsid w:val="00880A2E"/>
    <w:rsid w:val="008846F5"/>
    <w:rsid w:val="00886504"/>
    <w:rsid w:val="00887181"/>
    <w:rsid w:val="0088768C"/>
    <w:rsid w:val="008A0936"/>
    <w:rsid w:val="008C2B9D"/>
    <w:rsid w:val="008C49F2"/>
    <w:rsid w:val="008D0C01"/>
    <w:rsid w:val="008D18B5"/>
    <w:rsid w:val="008D35A1"/>
    <w:rsid w:val="008D3739"/>
    <w:rsid w:val="008E0B9B"/>
    <w:rsid w:val="008E14E9"/>
    <w:rsid w:val="008F2052"/>
    <w:rsid w:val="008F4F65"/>
    <w:rsid w:val="008F680B"/>
    <w:rsid w:val="008F6A8F"/>
    <w:rsid w:val="00900463"/>
    <w:rsid w:val="00905C3B"/>
    <w:rsid w:val="00907677"/>
    <w:rsid w:val="0090795B"/>
    <w:rsid w:val="00907A89"/>
    <w:rsid w:val="00912424"/>
    <w:rsid w:val="009145F1"/>
    <w:rsid w:val="00915594"/>
    <w:rsid w:val="00915CCC"/>
    <w:rsid w:val="009225D2"/>
    <w:rsid w:val="00922D9E"/>
    <w:rsid w:val="00925A67"/>
    <w:rsid w:val="009265E3"/>
    <w:rsid w:val="00931312"/>
    <w:rsid w:val="00934634"/>
    <w:rsid w:val="00944CD9"/>
    <w:rsid w:val="009451EA"/>
    <w:rsid w:val="00954002"/>
    <w:rsid w:val="00954351"/>
    <w:rsid w:val="00955D0A"/>
    <w:rsid w:val="00962718"/>
    <w:rsid w:val="00965715"/>
    <w:rsid w:val="0097036F"/>
    <w:rsid w:val="00970EB3"/>
    <w:rsid w:val="00973B8B"/>
    <w:rsid w:val="00976F56"/>
    <w:rsid w:val="00980E69"/>
    <w:rsid w:val="00984CFE"/>
    <w:rsid w:val="00986A1B"/>
    <w:rsid w:val="00990ACF"/>
    <w:rsid w:val="00991E30"/>
    <w:rsid w:val="00992469"/>
    <w:rsid w:val="00993676"/>
    <w:rsid w:val="009A2410"/>
    <w:rsid w:val="009A52AE"/>
    <w:rsid w:val="009B6D6C"/>
    <w:rsid w:val="009C00E2"/>
    <w:rsid w:val="009C3368"/>
    <w:rsid w:val="009C5004"/>
    <w:rsid w:val="009C71F6"/>
    <w:rsid w:val="009D19DA"/>
    <w:rsid w:val="009D259C"/>
    <w:rsid w:val="009D6F56"/>
    <w:rsid w:val="009E6B88"/>
    <w:rsid w:val="009F56B2"/>
    <w:rsid w:val="00A007A9"/>
    <w:rsid w:val="00A04B61"/>
    <w:rsid w:val="00A10864"/>
    <w:rsid w:val="00A1235C"/>
    <w:rsid w:val="00A1413E"/>
    <w:rsid w:val="00A14739"/>
    <w:rsid w:val="00A17D69"/>
    <w:rsid w:val="00A2058F"/>
    <w:rsid w:val="00A22C9A"/>
    <w:rsid w:val="00A22D6E"/>
    <w:rsid w:val="00A236BE"/>
    <w:rsid w:val="00A275C4"/>
    <w:rsid w:val="00A27B91"/>
    <w:rsid w:val="00A33B98"/>
    <w:rsid w:val="00A420C2"/>
    <w:rsid w:val="00A42CB5"/>
    <w:rsid w:val="00A474F0"/>
    <w:rsid w:val="00A5436D"/>
    <w:rsid w:val="00A61D4E"/>
    <w:rsid w:val="00A63BB3"/>
    <w:rsid w:val="00A66CC7"/>
    <w:rsid w:val="00A707E5"/>
    <w:rsid w:val="00A83EA6"/>
    <w:rsid w:val="00A86349"/>
    <w:rsid w:val="00A865DA"/>
    <w:rsid w:val="00A86AE5"/>
    <w:rsid w:val="00A86E74"/>
    <w:rsid w:val="00A9164C"/>
    <w:rsid w:val="00A93FEF"/>
    <w:rsid w:val="00AA0910"/>
    <w:rsid w:val="00AA2468"/>
    <w:rsid w:val="00AA5736"/>
    <w:rsid w:val="00AC48BE"/>
    <w:rsid w:val="00AD3567"/>
    <w:rsid w:val="00AD656D"/>
    <w:rsid w:val="00AE0B26"/>
    <w:rsid w:val="00AE20B3"/>
    <w:rsid w:val="00AF30F8"/>
    <w:rsid w:val="00AF427E"/>
    <w:rsid w:val="00B0025E"/>
    <w:rsid w:val="00B04C94"/>
    <w:rsid w:val="00B053B6"/>
    <w:rsid w:val="00B1171C"/>
    <w:rsid w:val="00B13D00"/>
    <w:rsid w:val="00B20F02"/>
    <w:rsid w:val="00B253E3"/>
    <w:rsid w:val="00B26E6C"/>
    <w:rsid w:val="00B26FB8"/>
    <w:rsid w:val="00B310EE"/>
    <w:rsid w:val="00B36836"/>
    <w:rsid w:val="00B3718B"/>
    <w:rsid w:val="00B3796E"/>
    <w:rsid w:val="00B415C2"/>
    <w:rsid w:val="00B417B9"/>
    <w:rsid w:val="00B44E9B"/>
    <w:rsid w:val="00B46A42"/>
    <w:rsid w:val="00B508D3"/>
    <w:rsid w:val="00B50FA0"/>
    <w:rsid w:val="00B60AC4"/>
    <w:rsid w:val="00B632FB"/>
    <w:rsid w:val="00B63D17"/>
    <w:rsid w:val="00B64FB5"/>
    <w:rsid w:val="00B67B72"/>
    <w:rsid w:val="00B7073B"/>
    <w:rsid w:val="00B70D88"/>
    <w:rsid w:val="00B70E54"/>
    <w:rsid w:val="00B77983"/>
    <w:rsid w:val="00B822FB"/>
    <w:rsid w:val="00B83673"/>
    <w:rsid w:val="00B86554"/>
    <w:rsid w:val="00B900C2"/>
    <w:rsid w:val="00B97BFB"/>
    <w:rsid w:val="00BA0479"/>
    <w:rsid w:val="00BA4CA4"/>
    <w:rsid w:val="00BA6F4F"/>
    <w:rsid w:val="00BB37A6"/>
    <w:rsid w:val="00BB4B1B"/>
    <w:rsid w:val="00BB6C17"/>
    <w:rsid w:val="00BC080F"/>
    <w:rsid w:val="00BC104A"/>
    <w:rsid w:val="00BC325D"/>
    <w:rsid w:val="00BC3D13"/>
    <w:rsid w:val="00BD0367"/>
    <w:rsid w:val="00BD10CC"/>
    <w:rsid w:val="00BD199F"/>
    <w:rsid w:val="00BD2170"/>
    <w:rsid w:val="00BE1CA2"/>
    <w:rsid w:val="00BE5A0D"/>
    <w:rsid w:val="00BF292D"/>
    <w:rsid w:val="00BF3C2D"/>
    <w:rsid w:val="00C016DC"/>
    <w:rsid w:val="00C21DC9"/>
    <w:rsid w:val="00C22E03"/>
    <w:rsid w:val="00C25C68"/>
    <w:rsid w:val="00C27169"/>
    <w:rsid w:val="00C36C1B"/>
    <w:rsid w:val="00C40721"/>
    <w:rsid w:val="00C41F26"/>
    <w:rsid w:val="00C53DBD"/>
    <w:rsid w:val="00C60CEA"/>
    <w:rsid w:val="00C6152A"/>
    <w:rsid w:val="00C74647"/>
    <w:rsid w:val="00C76FBD"/>
    <w:rsid w:val="00C82651"/>
    <w:rsid w:val="00C84B61"/>
    <w:rsid w:val="00C91848"/>
    <w:rsid w:val="00C94FAE"/>
    <w:rsid w:val="00C96C08"/>
    <w:rsid w:val="00C9709D"/>
    <w:rsid w:val="00CA3559"/>
    <w:rsid w:val="00CB3BD6"/>
    <w:rsid w:val="00CC609F"/>
    <w:rsid w:val="00CD1BE9"/>
    <w:rsid w:val="00CD52D1"/>
    <w:rsid w:val="00CD5B40"/>
    <w:rsid w:val="00CE7390"/>
    <w:rsid w:val="00CF253E"/>
    <w:rsid w:val="00CF5164"/>
    <w:rsid w:val="00D00471"/>
    <w:rsid w:val="00D0515C"/>
    <w:rsid w:val="00D06930"/>
    <w:rsid w:val="00D1014A"/>
    <w:rsid w:val="00D15B5B"/>
    <w:rsid w:val="00D20C56"/>
    <w:rsid w:val="00D21412"/>
    <w:rsid w:val="00D219C9"/>
    <w:rsid w:val="00D24CFD"/>
    <w:rsid w:val="00D30201"/>
    <w:rsid w:val="00D33074"/>
    <w:rsid w:val="00D36E93"/>
    <w:rsid w:val="00D372D6"/>
    <w:rsid w:val="00D46847"/>
    <w:rsid w:val="00D46A5D"/>
    <w:rsid w:val="00D532B5"/>
    <w:rsid w:val="00D53521"/>
    <w:rsid w:val="00D545C9"/>
    <w:rsid w:val="00D62A88"/>
    <w:rsid w:val="00D65E44"/>
    <w:rsid w:val="00D83BD2"/>
    <w:rsid w:val="00D87A8D"/>
    <w:rsid w:val="00D935D9"/>
    <w:rsid w:val="00DA27E9"/>
    <w:rsid w:val="00DA66B9"/>
    <w:rsid w:val="00DB29A1"/>
    <w:rsid w:val="00DB4B53"/>
    <w:rsid w:val="00DB5F67"/>
    <w:rsid w:val="00DB64E3"/>
    <w:rsid w:val="00DD1165"/>
    <w:rsid w:val="00DD1662"/>
    <w:rsid w:val="00DD2F67"/>
    <w:rsid w:val="00DD601F"/>
    <w:rsid w:val="00DD6AFF"/>
    <w:rsid w:val="00DE311A"/>
    <w:rsid w:val="00DE51CB"/>
    <w:rsid w:val="00DE6193"/>
    <w:rsid w:val="00DF0EE9"/>
    <w:rsid w:val="00DF1B34"/>
    <w:rsid w:val="00DF2EE1"/>
    <w:rsid w:val="00DF7723"/>
    <w:rsid w:val="00E02016"/>
    <w:rsid w:val="00E02D7D"/>
    <w:rsid w:val="00E034EF"/>
    <w:rsid w:val="00E142A7"/>
    <w:rsid w:val="00E201ED"/>
    <w:rsid w:val="00E213BE"/>
    <w:rsid w:val="00E24FC6"/>
    <w:rsid w:val="00E26004"/>
    <w:rsid w:val="00E26F1E"/>
    <w:rsid w:val="00E31A82"/>
    <w:rsid w:val="00E31AEB"/>
    <w:rsid w:val="00E32C94"/>
    <w:rsid w:val="00E33865"/>
    <w:rsid w:val="00E365AC"/>
    <w:rsid w:val="00E37674"/>
    <w:rsid w:val="00E42F27"/>
    <w:rsid w:val="00E625FE"/>
    <w:rsid w:val="00E70584"/>
    <w:rsid w:val="00E705F7"/>
    <w:rsid w:val="00E74D26"/>
    <w:rsid w:val="00E807D8"/>
    <w:rsid w:val="00E83188"/>
    <w:rsid w:val="00E861F1"/>
    <w:rsid w:val="00E953F1"/>
    <w:rsid w:val="00EA4466"/>
    <w:rsid w:val="00EA59EA"/>
    <w:rsid w:val="00EA5A3F"/>
    <w:rsid w:val="00EA664C"/>
    <w:rsid w:val="00EA6929"/>
    <w:rsid w:val="00EB110B"/>
    <w:rsid w:val="00EB28BB"/>
    <w:rsid w:val="00EB2A2E"/>
    <w:rsid w:val="00EB69EF"/>
    <w:rsid w:val="00EC242C"/>
    <w:rsid w:val="00EC247F"/>
    <w:rsid w:val="00EC7350"/>
    <w:rsid w:val="00EE095B"/>
    <w:rsid w:val="00EE0A1D"/>
    <w:rsid w:val="00EE62AF"/>
    <w:rsid w:val="00EF0341"/>
    <w:rsid w:val="00EF1982"/>
    <w:rsid w:val="00EF23EE"/>
    <w:rsid w:val="00EF5470"/>
    <w:rsid w:val="00F03AA6"/>
    <w:rsid w:val="00F11219"/>
    <w:rsid w:val="00F114FE"/>
    <w:rsid w:val="00F15CF3"/>
    <w:rsid w:val="00F20CD7"/>
    <w:rsid w:val="00F20FB8"/>
    <w:rsid w:val="00F2263C"/>
    <w:rsid w:val="00F22816"/>
    <w:rsid w:val="00F2510F"/>
    <w:rsid w:val="00F26A47"/>
    <w:rsid w:val="00F472B5"/>
    <w:rsid w:val="00F525E0"/>
    <w:rsid w:val="00F52C64"/>
    <w:rsid w:val="00F54C1B"/>
    <w:rsid w:val="00F566CD"/>
    <w:rsid w:val="00F62533"/>
    <w:rsid w:val="00F6313B"/>
    <w:rsid w:val="00F727D1"/>
    <w:rsid w:val="00F8033A"/>
    <w:rsid w:val="00F8089D"/>
    <w:rsid w:val="00F81C9D"/>
    <w:rsid w:val="00F90D6F"/>
    <w:rsid w:val="00FA6178"/>
    <w:rsid w:val="00FA66AF"/>
    <w:rsid w:val="00FB1C9C"/>
    <w:rsid w:val="00FB2032"/>
    <w:rsid w:val="00FB2995"/>
    <w:rsid w:val="00FB79E1"/>
    <w:rsid w:val="00FC0785"/>
    <w:rsid w:val="00FC2B20"/>
    <w:rsid w:val="00FC60E4"/>
    <w:rsid w:val="00FD3960"/>
    <w:rsid w:val="00FD6C3F"/>
    <w:rsid w:val="00FD7CE4"/>
    <w:rsid w:val="00FE241A"/>
    <w:rsid w:val="00FE48E5"/>
    <w:rsid w:val="00FF1924"/>
    <w:rsid w:val="00FF21AE"/>
    <w:rsid w:val="00FF3761"/>
    <w:rsid w:val="00FF5BE6"/>
    <w:rsid w:val="1E803AD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5453B0F2"/>
  <w15:docId w15:val="{C8AA2C20-273C-4815-981A-B06922FD4E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213E7"/>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rPr>
      <w:b/>
      <w:bCs/>
    </w:rPr>
  </w:style>
  <w:style w:type="paragraph" w:styleId="a4">
    <w:name w:val="annotation text"/>
    <w:basedOn w:val="a"/>
    <w:link w:val="a6"/>
    <w:uiPriority w:val="99"/>
    <w:semiHidden/>
    <w:unhideWhenUsed/>
    <w:qFormat/>
    <w:pPr>
      <w:jc w:val="left"/>
    </w:pPr>
  </w:style>
  <w:style w:type="paragraph" w:styleId="a7">
    <w:name w:val="caption"/>
    <w:basedOn w:val="a"/>
    <w:next w:val="a"/>
    <w:link w:val="a8"/>
    <w:uiPriority w:val="35"/>
    <w:unhideWhenUsed/>
    <w:qFormat/>
    <w:rPr>
      <w:rFonts w:asciiTheme="majorHAnsi" w:eastAsia="黑体" w:hAnsiTheme="majorHAnsi" w:cstheme="majorBidi"/>
      <w:sz w:val="20"/>
      <w:szCs w:val="20"/>
    </w:rPr>
  </w:style>
  <w:style w:type="paragraph" w:styleId="a9">
    <w:name w:val="Balloon Text"/>
    <w:basedOn w:val="a"/>
    <w:link w:val="aa"/>
    <w:uiPriority w:val="99"/>
    <w:semiHidden/>
    <w:unhideWhenUsed/>
    <w:rPr>
      <w:sz w:val="18"/>
      <w:szCs w:val="18"/>
    </w:rPr>
  </w:style>
  <w:style w:type="paragraph" w:styleId="ab">
    <w:name w:val="footer"/>
    <w:basedOn w:val="a"/>
    <w:link w:val="ac"/>
    <w:uiPriority w:val="99"/>
    <w:unhideWhenUsed/>
    <w:pPr>
      <w:tabs>
        <w:tab w:val="center" w:pos="4153"/>
        <w:tab w:val="right" w:pos="8306"/>
      </w:tabs>
      <w:snapToGrid w:val="0"/>
      <w:jc w:val="left"/>
    </w:pPr>
    <w:rPr>
      <w:sz w:val="18"/>
      <w:szCs w:val="18"/>
    </w:rPr>
  </w:style>
  <w:style w:type="paragraph" w:styleId="ad">
    <w:name w:val="header"/>
    <w:basedOn w:val="a"/>
    <w:link w:val="ae"/>
    <w:uiPriority w:val="99"/>
    <w:unhideWhenUsed/>
    <w:qFormat/>
    <w:pPr>
      <w:pBdr>
        <w:bottom w:val="single" w:sz="6" w:space="1" w:color="auto"/>
      </w:pBdr>
      <w:tabs>
        <w:tab w:val="center" w:pos="4153"/>
        <w:tab w:val="right" w:pos="8306"/>
      </w:tabs>
      <w:snapToGrid w:val="0"/>
      <w:jc w:val="center"/>
    </w:pPr>
    <w:rPr>
      <w:sz w:val="18"/>
      <w:szCs w:val="18"/>
    </w:rPr>
  </w:style>
  <w:style w:type="character" w:styleId="af">
    <w:name w:val="annotation reference"/>
    <w:basedOn w:val="a0"/>
    <w:uiPriority w:val="99"/>
    <w:semiHidden/>
    <w:unhideWhenUsed/>
    <w:rPr>
      <w:sz w:val="21"/>
      <w:szCs w:val="21"/>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kern w:val="2"/>
      <w:szCs w:val="22"/>
    </w:rPr>
  </w:style>
  <w:style w:type="character" w:customStyle="1" w:styleId="ae">
    <w:name w:val="页眉 字符"/>
    <w:basedOn w:val="a0"/>
    <w:link w:val="ad"/>
    <w:uiPriority w:val="99"/>
    <w:rPr>
      <w:sz w:val="18"/>
      <w:szCs w:val="18"/>
    </w:rPr>
  </w:style>
  <w:style w:type="character" w:customStyle="1" w:styleId="ac">
    <w:name w:val="页脚 字符"/>
    <w:basedOn w:val="a0"/>
    <w:link w:val="ab"/>
    <w:uiPriority w:val="99"/>
    <w:rPr>
      <w:sz w:val="18"/>
      <w:szCs w:val="18"/>
    </w:rPr>
  </w:style>
  <w:style w:type="paragraph" w:customStyle="1" w:styleId="af1">
    <w:name w:val="公式"/>
    <w:basedOn w:val="a7"/>
    <w:link w:val="af2"/>
    <w:qFormat/>
    <w:pPr>
      <w:keepNext/>
      <w:tabs>
        <w:tab w:val="center" w:pos="4156"/>
        <w:tab w:val="right" w:pos="10109"/>
      </w:tabs>
    </w:pPr>
  </w:style>
  <w:style w:type="paragraph" w:customStyle="1" w:styleId="1">
    <w:name w:val="公式1"/>
    <w:basedOn w:val="af1"/>
    <w:link w:val="10"/>
    <w:qFormat/>
    <w:rPr>
      <w:rFonts w:asciiTheme="minorHAnsi" w:eastAsiaTheme="minorEastAsia" w:hAnsiTheme="minorHAnsi" w:cstheme="minorBidi"/>
    </w:rPr>
  </w:style>
  <w:style w:type="character" w:customStyle="1" w:styleId="a8">
    <w:name w:val="题注 字符"/>
    <w:basedOn w:val="a0"/>
    <w:link w:val="a7"/>
    <w:uiPriority w:val="35"/>
    <w:rPr>
      <w:rFonts w:asciiTheme="majorHAnsi" w:eastAsia="黑体" w:hAnsiTheme="majorHAnsi" w:cstheme="majorBidi"/>
      <w:sz w:val="20"/>
      <w:szCs w:val="20"/>
    </w:rPr>
  </w:style>
  <w:style w:type="character" w:customStyle="1" w:styleId="af2">
    <w:name w:val="公式 字符"/>
    <w:basedOn w:val="a8"/>
    <w:link w:val="af1"/>
    <w:qFormat/>
    <w:rPr>
      <w:rFonts w:asciiTheme="majorHAnsi" w:eastAsia="黑体" w:hAnsiTheme="majorHAnsi" w:cstheme="majorBidi"/>
      <w:sz w:val="20"/>
      <w:szCs w:val="20"/>
    </w:rPr>
  </w:style>
  <w:style w:type="character" w:customStyle="1" w:styleId="10">
    <w:name w:val="公式1 字符"/>
    <w:basedOn w:val="af2"/>
    <w:link w:val="1"/>
    <w:qFormat/>
    <w:rPr>
      <w:rFonts w:asciiTheme="majorHAnsi" w:eastAsia="黑体" w:hAnsiTheme="majorHAnsi" w:cstheme="majorBidi"/>
      <w:sz w:val="20"/>
      <w:szCs w:val="20"/>
    </w:rPr>
  </w:style>
  <w:style w:type="character" w:customStyle="1" w:styleId="a6">
    <w:name w:val="批注文字 字符"/>
    <w:basedOn w:val="a0"/>
    <w:link w:val="a4"/>
    <w:uiPriority w:val="99"/>
    <w:semiHidden/>
    <w:qFormat/>
  </w:style>
  <w:style w:type="character" w:customStyle="1" w:styleId="a5">
    <w:name w:val="批注主题 字符"/>
    <w:basedOn w:val="a6"/>
    <w:link w:val="a3"/>
    <w:uiPriority w:val="99"/>
    <w:semiHidden/>
    <w:rPr>
      <w:b/>
      <w:bCs/>
    </w:rPr>
  </w:style>
  <w:style w:type="character" w:customStyle="1" w:styleId="aa">
    <w:name w:val="批注框文本 字符"/>
    <w:basedOn w:val="a0"/>
    <w:link w:val="a9"/>
    <w:uiPriority w:val="99"/>
    <w:semiHidden/>
    <w:rPr>
      <w:sz w:val="18"/>
      <w:szCs w:val="18"/>
    </w:rPr>
  </w:style>
  <w:style w:type="paragraph" w:customStyle="1" w:styleId="11">
    <w:name w:val="修订1"/>
    <w:hidden/>
    <w:uiPriority w:val="99"/>
    <w:semiHidden/>
    <w:rPr>
      <w:kern w:val="2"/>
      <w:sz w:val="21"/>
      <w:szCs w:val="22"/>
    </w:rPr>
  </w:style>
  <w:style w:type="character" w:styleId="af3">
    <w:name w:val="Placeholder Text"/>
    <w:basedOn w:val="a0"/>
    <w:uiPriority w:val="99"/>
    <w:semiHidden/>
    <w:qFormat/>
    <w:rPr>
      <w:color w:val="808080"/>
    </w:rPr>
  </w:style>
  <w:style w:type="character" w:styleId="af4">
    <w:name w:val="Hyperlink"/>
    <w:basedOn w:val="a0"/>
    <w:uiPriority w:val="99"/>
    <w:unhideWhenUsed/>
    <w:rsid w:val="002F02D0"/>
    <w:rPr>
      <w:color w:val="0563C1" w:themeColor="hyperlink"/>
      <w:u w:val="single"/>
    </w:rPr>
  </w:style>
  <w:style w:type="character" w:customStyle="1" w:styleId="12">
    <w:name w:val="未处理的提及1"/>
    <w:basedOn w:val="a0"/>
    <w:uiPriority w:val="99"/>
    <w:semiHidden/>
    <w:unhideWhenUsed/>
    <w:rsid w:val="002F02D0"/>
    <w:rPr>
      <w:color w:val="605E5C"/>
      <w:shd w:val="clear" w:color="auto" w:fill="E1DFDD"/>
    </w:rPr>
  </w:style>
  <w:style w:type="paragraph" w:customStyle="1" w:styleId="EndNoteCategoryHeading">
    <w:name w:val="EndNote Category Heading"/>
    <w:basedOn w:val="a"/>
    <w:link w:val="EndNoteCategoryHeading0"/>
    <w:rsid w:val="00B3796E"/>
    <w:pPr>
      <w:spacing w:before="120" w:after="120"/>
      <w:jc w:val="left"/>
    </w:pPr>
    <w:rPr>
      <w:b/>
      <w:noProof/>
    </w:rPr>
  </w:style>
  <w:style w:type="character" w:customStyle="1" w:styleId="EndNoteCategoryHeading0">
    <w:name w:val="EndNote Category Heading 字符"/>
    <w:basedOn w:val="a0"/>
    <w:link w:val="EndNoteCategoryHeading"/>
    <w:rsid w:val="00B3796E"/>
    <w:rPr>
      <w:b/>
      <w:noProof/>
      <w:kern w:val="2"/>
      <w:sz w:val="21"/>
      <w:szCs w:val="22"/>
    </w:rPr>
  </w:style>
  <w:style w:type="character" w:styleId="af5">
    <w:name w:val="Unresolved Mention"/>
    <w:basedOn w:val="a0"/>
    <w:uiPriority w:val="99"/>
    <w:semiHidden/>
    <w:unhideWhenUsed/>
    <w:rsid w:val="008846F5"/>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microsoft.com/office/2011/relationships/commentsExtended" Target="commentsExtended.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tif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tif"/><Relationship Id="rId25" Type="http://schemas.openxmlformats.org/officeDocument/2006/relationships/image" Target="media/image15.tiff"/><Relationship Id="rId2" Type="http://schemas.openxmlformats.org/officeDocument/2006/relationships/customXml" Target="../customXml/item2.xml"/><Relationship Id="rId16" Type="http://schemas.openxmlformats.org/officeDocument/2006/relationships/image" Target="media/image6.tif"/><Relationship Id="rId20" Type="http://schemas.openxmlformats.org/officeDocument/2006/relationships/image" Target="media/image10.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tif"/><Relationship Id="rId23" Type="http://schemas.openxmlformats.org/officeDocument/2006/relationships/image" Target="media/image13.tiff"/><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microsoft.com/office/2016/09/relationships/commentsIds" Target="commentsIds.xml"/><Relationship Id="rId22" Type="http://schemas.openxmlformats.org/officeDocument/2006/relationships/image" Target="media/image12.png"/><Relationship Id="rId27" Type="http://schemas.openxmlformats.org/officeDocument/2006/relationships/hyperlink" Target="http://physionet.org/pn3/ucddb/" TargetMode="Externa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C1F18122-8F91-4674-A401-BD237E4E5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1</TotalTime>
  <Pages>12</Pages>
  <Words>6484</Words>
  <Characters>36959</Characters>
  <Application>Microsoft Office Word</Application>
  <DocSecurity>0</DocSecurity>
  <Lines>307</Lines>
  <Paragraphs>86</Paragraphs>
  <ScaleCrop>false</ScaleCrop>
  <Company/>
  <LinksUpToDate>false</LinksUpToDate>
  <CharactersWithSpaces>433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邓 晨阳</dc:creator>
  <cp:lastModifiedBy>晨阳 邓</cp:lastModifiedBy>
  <cp:revision>85</cp:revision>
  <dcterms:created xsi:type="dcterms:W3CDTF">2019-01-02T01:57:00Z</dcterms:created>
  <dcterms:modified xsi:type="dcterms:W3CDTF">2019-01-08T0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520</vt:lpwstr>
  </property>
</Properties>
</file>